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F29831" w14:textId="38E3F0AC" w:rsidR="00E80CF0" w:rsidRPr="00D76409" w:rsidRDefault="00151654" w:rsidP="00B043F1">
      <w:pPr>
        <w:jc w:val="center"/>
        <w:rPr>
          <w:rFonts w:ascii="Times New Roman" w:hAnsi="Times New Roman" w:cs="Times New Roman"/>
          <w:b/>
        </w:rPr>
      </w:pPr>
      <w:r w:rsidRPr="00D76409">
        <w:rPr>
          <w:rFonts w:ascii="Times New Roman" w:hAnsi="Times New Roman" w:cs="Times New Roman"/>
          <w:b/>
        </w:rPr>
        <w:t>Supplementary Material</w:t>
      </w:r>
    </w:p>
    <w:p w14:paraId="0D04991E" w14:textId="33C17797" w:rsidR="00B62201" w:rsidRDefault="00B62201" w:rsidP="00B043F1">
      <w:pPr>
        <w:jc w:val="center"/>
        <w:rPr>
          <w:rFonts w:ascii="Times New Roman" w:hAnsi="Times New Roman" w:cs="Times New Roman"/>
          <w:b/>
        </w:rPr>
      </w:pPr>
    </w:p>
    <w:p w14:paraId="20159CF8" w14:textId="6497ED0E" w:rsidR="00E80CF0" w:rsidRDefault="00E80CF0" w:rsidP="00B043F1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New directions in predictive processing</w:t>
      </w:r>
    </w:p>
    <w:p w14:paraId="05B3BB23" w14:textId="77777777" w:rsidR="00B043F1" w:rsidRDefault="00B043F1" w:rsidP="00B043F1">
      <w:pPr>
        <w:jc w:val="center"/>
        <w:rPr>
          <w:rFonts w:ascii="Times New Roman" w:hAnsi="Times New Roman" w:cs="Times New Roman"/>
          <w:b/>
          <w:i/>
        </w:rPr>
      </w:pPr>
    </w:p>
    <w:p w14:paraId="336E1990" w14:textId="47904BAB" w:rsidR="00B043F1" w:rsidRPr="00B043F1" w:rsidRDefault="00B043F1" w:rsidP="00B043F1">
      <w:pPr>
        <w:jc w:val="center"/>
        <w:rPr>
          <w:rFonts w:ascii="Times New Roman" w:hAnsi="Times New Roman" w:cs="Times New Roman"/>
          <w:b/>
          <w:i/>
        </w:rPr>
      </w:pPr>
      <w:r w:rsidRPr="00B043F1">
        <w:rPr>
          <w:rFonts w:ascii="Times New Roman" w:hAnsi="Times New Roman" w:cs="Times New Roman"/>
          <w:b/>
          <w:i/>
        </w:rPr>
        <w:t>Mind &amp; Language</w:t>
      </w:r>
    </w:p>
    <w:p w14:paraId="6FFBE60D" w14:textId="2DB566C7" w:rsidR="00B043F1" w:rsidRDefault="00B043F1" w:rsidP="00B043F1">
      <w:pPr>
        <w:jc w:val="center"/>
        <w:rPr>
          <w:rFonts w:ascii="Times New Roman" w:hAnsi="Times New Roman" w:cs="Times New Roman"/>
          <w:b/>
        </w:rPr>
      </w:pPr>
    </w:p>
    <w:p w14:paraId="2334A30E" w14:textId="0089589F" w:rsidR="00B043F1" w:rsidRPr="00B043F1" w:rsidRDefault="00B043F1" w:rsidP="00B043F1">
      <w:pPr>
        <w:jc w:val="center"/>
        <w:rPr>
          <w:rFonts w:ascii="Times New Roman" w:hAnsi="Times New Roman" w:cs="Times New Roman"/>
        </w:rPr>
      </w:pPr>
      <w:bookmarkStart w:id="0" w:name="_GoBack"/>
      <w:bookmarkEnd w:id="0"/>
      <w:r w:rsidRPr="00B043F1">
        <w:rPr>
          <w:rFonts w:ascii="Times New Roman" w:hAnsi="Times New Roman" w:cs="Times New Roman"/>
        </w:rPr>
        <w:t xml:space="preserve">Jakob </w:t>
      </w:r>
      <w:proofErr w:type="spellStart"/>
      <w:r w:rsidRPr="00B043F1">
        <w:rPr>
          <w:rFonts w:ascii="Times New Roman" w:hAnsi="Times New Roman" w:cs="Times New Roman"/>
        </w:rPr>
        <w:t>Hohwy</w:t>
      </w:r>
      <w:proofErr w:type="spellEnd"/>
    </w:p>
    <w:p w14:paraId="72D844CC" w14:textId="77777777" w:rsidR="00B043F1" w:rsidRDefault="00B043F1" w:rsidP="00B043F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hilosophy &amp; Cognition Lab</w:t>
      </w:r>
    </w:p>
    <w:p w14:paraId="6DD42C29" w14:textId="77777777" w:rsidR="00B043F1" w:rsidRDefault="00B043F1" w:rsidP="00B043F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nash University</w:t>
      </w:r>
    </w:p>
    <w:p w14:paraId="30197965" w14:textId="77777777" w:rsidR="00B043F1" w:rsidRDefault="00B043F1">
      <w:pPr>
        <w:rPr>
          <w:rFonts w:ascii="Times New Roman" w:hAnsi="Times New Roman" w:cs="Times New Roman"/>
          <w:b/>
        </w:rPr>
      </w:pPr>
    </w:p>
    <w:p w14:paraId="710E1FB6" w14:textId="77777777" w:rsidR="00E80CF0" w:rsidRPr="00D76409" w:rsidRDefault="00E80CF0">
      <w:pPr>
        <w:rPr>
          <w:rFonts w:ascii="Times New Roman" w:hAnsi="Times New Roman" w:cs="Times New Roman"/>
          <w:b/>
        </w:rPr>
      </w:pPr>
    </w:p>
    <w:p w14:paraId="79AF0F00" w14:textId="7ADC91FC" w:rsidR="00F7287B" w:rsidRPr="00D76409" w:rsidRDefault="00151654">
      <w:pPr>
        <w:rPr>
          <w:rFonts w:ascii="Times New Roman" w:hAnsi="Times New Roman" w:cs="Times New Roman"/>
        </w:rPr>
      </w:pPr>
      <w:r w:rsidRPr="0041441A">
        <w:rPr>
          <w:rFonts w:ascii="Times New Roman" w:hAnsi="Times New Roman" w:cs="Times New Roman"/>
          <w:i/>
        </w:rPr>
        <w:t>Supplementary Table S1</w:t>
      </w:r>
      <w:r w:rsidRPr="00D76409">
        <w:rPr>
          <w:rFonts w:ascii="Times New Roman" w:hAnsi="Times New Roman" w:cs="Times New Roman"/>
        </w:rPr>
        <w:t xml:space="preserve">: </w:t>
      </w:r>
      <w:r w:rsidR="00DC0387" w:rsidRPr="00D76409">
        <w:rPr>
          <w:rFonts w:ascii="Times New Roman" w:hAnsi="Times New Roman" w:cs="Times New Roman"/>
        </w:rPr>
        <w:t xml:space="preserve">Overview of recent philosophically oriented </w:t>
      </w:r>
      <w:r w:rsidR="00B62201" w:rsidRPr="00D76409">
        <w:rPr>
          <w:rFonts w:ascii="Times New Roman" w:hAnsi="Times New Roman" w:cs="Times New Roman"/>
        </w:rPr>
        <w:t>predictive processing research</w:t>
      </w:r>
      <w:r w:rsidR="00D255CD">
        <w:rPr>
          <w:rFonts w:ascii="Times New Roman" w:hAnsi="Times New Roman" w:cs="Times New Roman"/>
        </w:rPr>
        <w:t>*</w:t>
      </w:r>
    </w:p>
    <w:p w14:paraId="20B48CB1" w14:textId="4986230A" w:rsidR="00896B87" w:rsidRDefault="00896B87"/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122"/>
        <w:gridCol w:w="3118"/>
        <w:gridCol w:w="8647"/>
      </w:tblGrid>
      <w:tr w:rsidR="00DB74C6" w:rsidRPr="00443407" w14:paraId="5D005AD3" w14:textId="77777777" w:rsidTr="000A6D5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7" w:type="dxa"/>
            <w:gridSpan w:val="3"/>
            <w:shd w:val="clear" w:color="auto" w:fill="D9D9D9" w:themeFill="background1" w:themeFillShade="D9"/>
            <w:vAlign w:val="center"/>
          </w:tcPr>
          <w:p w14:paraId="346D37BF" w14:textId="239DA4DD" w:rsidR="00DB74C6" w:rsidRPr="00443407" w:rsidRDefault="00DB74C6" w:rsidP="000A6D5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dictive</w:t>
            </w:r>
            <w:r w:rsidR="00765F5A">
              <w:rPr>
                <w:rFonts w:ascii="Times New Roman" w:hAnsi="Times New Roman" w:cs="Times New Roman"/>
                <w:sz w:val="20"/>
                <w:szCs w:val="20"/>
              </w:rPr>
              <w:t xml:space="preserve"> coding, approximate inference; the predictive processing toolbox</w:t>
            </w:r>
          </w:p>
        </w:tc>
      </w:tr>
      <w:tr w:rsidR="00285B42" w:rsidRPr="00443407" w14:paraId="636823DB" w14:textId="77777777" w:rsidTr="00D109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9F54E10" w14:textId="600CDB71" w:rsidR="00285B42" w:rsidRPr="00443407" w:rsidRDefault="00AC6A5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Introductions</w:t>
            </w:r>
          </w:p>
        </w:tc>
        <w:tc>
          <w:tcPr>
            <w:tcW w:w="3118" w:type="dxa"/>
          </w:tcPr>
          <w:p w14:paraId="52C0BCC3" w14:textId="57980372" w:rsidR="00285B42" w:rsidRPr="00443407" w:rsidRDefault="006C6561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lection of i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ntroductions</w:t>
            </w:r>
            <w:r w:rsidR="00AC6A52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F31EBB">
              <w:rPr>
                <w:rFonts w:ascii="Times New Roman" w:hAnsi="Times New Roman" w:cs="Times New Roman"/>
                <w:sz w:val="20"/>
                <w:szCs w:val="20"/>
              </w:rPr>
              <w:t xml:space="preserve">history; </w:t>
            </w:r>
            <w:r w:rsidR="00AC6A52">
              <w:rPr>
                <w:rFonts w:ascii="Times New Roman" w:hAnsi="Times New Roman" w:cs="Times New Roman"/>
                <w:sz w:val="20"/>
                <w:szCs w:val="20"/>
              </w:rPr>
              <w:t xml:space="preserve">tutorials; </w:t>
            </w:r>
            <w:r w:rsidR="00421AD7">
              <w:rPr>
                <w:rFonts w:ascii="Times New Roman" w:hAnsi="Times New Roman" w:cs="Times New Roman"/>
                <w:sz w:val="20"/>
                <w:szCs w:val="20"/>
              </w:rPr>
              <w:t>overviews</w:t>
            </w:r>
          </w:p>
        </w:tc>
        <w:tc>
          <w:tcPr>
            <w:tcW w:w="8647" w:type="dxa"/>
          </w:tcPr>
          <w:p w14:paraId="3D619399" w14:textId="1FFBDC78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2dhY3o8L0F1dGhvcj48WWVhcj4yMDE3PC9ZZWFyPjxS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2dhY3o8L0F1dGhvcj48WWVhcj4yMDE3PC9ZZWFyPjxS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3" w:tooltip="Bogacz, 2017 #1327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ogacz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3" w:tooltip="Buckley, 2017 #1393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uckley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1" w:tooltip="Wiese, 2017 #1326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 and Metzinger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" w:tooltip="Aitchison, 2017 #1425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itchison and Lengyel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4" w:tooltip="Hatfield, 2002 #1124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atfield, 200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7" w:tooltip="Kwisthout, 2017 #1427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wisthout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7" w:tooltip="Ostwald, 2014 #1432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Ostwald et al.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9" w:tooltip="Swanson, 2016 #1433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wanson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2" w:tooltip="Hohwy, 2007 #645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0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1" w:tooltip="de Lange, 2018 #1393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e Lange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3F82851" w14:textId="77777777" w:rsidTr="000A6D57">
        <w:trPr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BC84A67" w14:textId="36AF50AB" w:rsidR="00285B42" w:rsidRPr="00443407" w:rsidRDefault="00AC6A5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Pr="004434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th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Century approaches</w:t>
            </w:r>
          </w:p>
        </w:tc>
        <w:tc>
          <w:tcPr>
            <w:tcW w:w="3118" w:type="dxa"/>
          </w:tcPr>
          <w:p w14:paraId="79645791" w14:textId="0D449F41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dictive coding, cybernetics, perceptual inference</w:t>
            </w:r>
            <w:r w:rsidR="00FE2823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forward modelling, generative models</w:t>
            </w:r>
          </w:p>
        </w:tc>
        <w:tc>
          <w:tcPr>
            <w:tcW w:w="8647" w:type="dxa"/>
          </w:tcPr>
          <w:p w14:paraId="26C9BA2D" w14:textId="4C62153D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XJsb3c8L0F1dGhvcj48WWVhcj4xOTU4PC9ZZWFyPjxS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XJsb3c8L0F1dGhvcj48WWVhcj4xOTU4PC9ZZWFyPjxS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8" w:tooltip="Barlow, 1958 #270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arlow, 195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7" w:tooltip="Craik, 1943 #1417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raik, 194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" w:tooltip="Ashby, 1947 #1138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shby, 194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2" w:tooltip="Powers, 1973 #1407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owers, 197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2" w:tooltip="Neisser, 1967 #396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Neisser, 196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6" w:tooltip="Rock, 1983 #456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ock, 198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09" w:tooltip="Gregory, 1980 #414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regory, 1980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1" w:tooltip="Mumford, 1992 #888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umford, 199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7" w:tooltip="Hinton, 1983 #1310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inton and Sejnowski, 198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96" w:tooltip="Frith, 1992 #7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th, 199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44" w:tooltip="Seth, 2015 #1272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eth, 2015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9" w:tooltip="Dayan, 1995 #456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ayan et al., 199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; see also 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lliams&lt;/Author&gt;&lt;Year&gt;2018&lt;/Year&gt;&lt;RecNum&gt;14171&lt;/RecNum&gt;&lt;DisplayText&gt;(Williams, 2018d)&lt;/DisplayText&gt;&lt;record&gt;&lt;rec-number&gt;14171&lt;/rec-number&gt;&lt;foreign-keys&gt;&lt;key app="EN" db-id="a9sasfrx2swve8e59dev5fr5fwpt9zfdstpd" timestamp="1552363419"&gt;14171&lt;/key&gt;&lt;/foreign-keys&gt;&lt;ref-type name="Journal Article"&gt;17&lt;/ref-type&gt;&lt;contributors&gt;&lt;authors&gt;&lt;author&gt;Williams, Daniel&lt;/author&gt;&lt;/authors&gt;&lt;/contributors&gt;&lt;titles&gt;&lt;title&gt;Predictive minds and small-scale models: Kenneth Craik’s contribution to cognitive science&lt;/title&gt;&lt;secondary-title&gt;Philosophical Explorations&lt;/secondary-title&gt;&lt;/titles&gt;&lt;periodical&gt;&lt;full-title&gt;Philosophical Explorations&lt;/full-title&gt;&lt;abbr-1&gt;Phil. Explorations&lt;/abbr-1&gt;&lt;abbr-2&gt;Phil Explorations&lt;/abbr-2&gt;&lt;/periodical&gt;&lt;pages&gt;245-263&lt;/pages&gt;&lt;volume&gt;21&lt;/volume&gt;&lt;number&gt;2&lt;/number&gt;&lt;dates&gt;&lt;year&gt;2018&lt;/year&gt;&lt;pub-dates&gt;&lt;date&gt;2018/05/04&lt;/date&gt;&lt;/pub-dates&gt;&lt;/dates&gt;&lt;publisher&gt;Routledge&lt;/publisher&gt;&lt;isbn&gt;1386-9795&lt;/isbn&gt;&lt;urls&gt;&lt;related-urls&gt;&lt;url&gt;https://doi.org/10.1080/13869795.2018.1477982&lt;/url&gt;&lt;/related-urls&gt;&lt;/urls&gt;&lt;electronic-resource-num&gt;10.1080/13869795.2018.1477982&lt;/electronic-resource-num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98" w:tooltip="Williams, 2018 #1417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, 2018d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46EB7" w:rsidRPr="00443407" w14:paraId="613F144A" w14:textId="77777777" w:rsidTr="00D109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7AD2A3B" w14:textId="5B3252F1" w:rsidR="00C46EB7" w:rsidRPr="00443407" w:rsidRDefault="00C46EB7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Contemporary approaches</w:t>
            </w:r>
          </w:p>
        </w:tc>
        <w:tc>
          <w:tcPr>
            <w:tcW w:w="3118" w:type="dxa"/>
          </w:tcPr>
          <w:p w14:paraId="1939BB74" w14:textId="550C6478" w:rsidR="00C46EB7" w:rsidRPr="00443407" w:rsidRDefault="00C46EB7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edictive processing; philosophical treatments; </w:t>
            </w:r>
            <w:r w:rsidR="006C67BF">
              <w:rPr>
                <w:rFonts w:ascii="Times New Roman" w:hAnsi="Times New Roman" w:cs="Times New Roman"/>
                <w:sz w:val="20"/>
                <w:szCs w:val="20"/>
              </w:rPr>
              <w:t>commentaries</w:t>
            </w:r>
          </w:p>
        </w:tc>
        <w:tc>
          <w:tcPr>
            <w:tcW w:w="8647" w:type="dxa"/>
          </w:tcPr>
          <w:p w14:paraId="56D91673" w14:textId="28358ACE" w:rsidR="00C46EB7" w:rsidRPr="00443407" w:rsidRDefault="00C46EB7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lark&lt;/Author&gt;&lt;Year&gt;2013&lt;/Year&gt;&lt;RecNum&gt;11225&lt;/RecNum&gt;&lt;DisplayText&gt;(Clark, 2013)&lt;/DisplayText&gt;&lt;record&gt;&lt;rec-number&gt;11225&lt;/rec-number&gt;&lt;foreign-keys&gt;&lt;key app="EN" db-id="a9sasfrx2swve8e59dev5fr5fwpt9zfdstpd" timestamp="1337815445"&gt;11225&lt;/key&gt;&lt;/foreign-keys&gt;&lt;ref-type name="Journal Article"&gt;17&lt;/ref-type&gt;&lt;contributors&gt;&lt;authors&gt;&lt;author&gt;Clark, A.&lt;/author&gt;&lt;/authors&gt;&lt;/contributors&gt;&lt;titles&gt;&lt;title&gt;Whatever Next? Predictive Brains, Situated Agents, and the Future of Cognitive Science&lt;/title&gt;&lt;secondary-title&gt;Behavioral &amp;amp; Brain Sciences&lt;/secondary-title&gt;&lt;/titles&gt;&lt;periodical&gt;&lt;full-title&gt;Behavioral and Brain Sciences&lt;/full-title&gt;&lt;abbr-1&gt;Behav. Brain Sci.&lt;/abbr-1&gt;&lt;abbr-2&gt;Behav Brain Sci&lt;/abbr-2&gt;&lt;abbr-3&gt;Behavioral &amp;amp; Brain Sciences&lt;/abbr-3&gt;&lt;/periodical&gt;&lt;pages&gt;181-204&lt;/pages&gt;&lt;volume&gt;36&lt;/volume&gt;&lt;number&gt;3&lt;/number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5" w:tooltip="Clark, 2013 #1122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cluding Commentaries as well as additional Commentaries in </w:t>
            </w:r>
            <w:r w:rsidR="00C960D6">
              <w:rPr>
                <w:rFonts w:ascii="Times New Roman" w:hAnsi="Times New Roman" w:cs="Times New Roman"/>
                <w:sz w:val="20"/>
                <w:szCs w:val="20"/>
              </w:rPr>
              <w:t>th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C960D6">
              <w:rPr>
                <w:rFonts w:ascii="Times New Roman" w:hAnsi="Times New Roman" w:cs="Times New Roman"/>
                <w:i/>
                <w:sz w:val="20"/>
                <w:szCs w:val="20"/>
              </w:rPr>
              <w:t>Frontier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search Topic on </w:t>
            </w:r>
            <w:r w:rsidRPr="00C46EB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US"/>
              </w:rPr>
              <w:t>Forethought as an evolutionary doorway to emotions and consciousnes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nd Clark’s </w:t>
            </w:r>
            <w:r w:rsidR="004D5CA4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sponse</w:t>
            </w:r>
            <w:r w:rsidR="004D5CA4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n both </w:t>
            </w:r>
            <w:r w:rsidRPr="00C46EB7">
              <w:rPr>
                <w:rFonts w:ascii="Times New Roman" w:hAnsi="Times New Roman" w:cs="Times New Roman"/>
                <w:i/>
                <w:sz w:val="20"/>
                <w:szCs w:val="20"/>
              </w:rPr>
              <w:t>Behavioural &amp; Brain Scienc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</w:t>
            </w:r>
            <w:r w:rsidRPr="00C46EB7">
              <w:rPr>
                <w:rFonts w:ascii="Times New Roman" w:hAnsi="Times New Roman" w:cs="Times New Roman"/>
                <w:i/>
                <w:sz w:val="20"/>
                <w:szCs w:val="20"/>
              </w:rPr>
              <w:t>Frontier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ohwy&lt;/Author&gt;&lt;Year&gt;2013&lt;/Year&gt;&lt;RecNum&gt;11433&lt;/RecNum&gt;&lt;DisplayText&gt;(Hohwy, 2013, Hohwy, 2010, Clark, 2016)&lt;/DisplayText&gt;&lt;record&gt;&lt;rec-number&gt;11433&lt;/rec-number&gt;&lt;foreign-keys&gt;&lt;key app="EN" db-id="a9sasfrx2swve8e59dev5fr5fwpt9zfdstpd" timestamp="1357436147"&gt;11433&lt;/key&gt;&lt;/foreign-keys&gt;&lt;ref-type name="Book"&gt;6&lt;/ref-type&gt;&lt;contributors&gt;&lt;authors&gt;&lt;author&gt;Hohwy, J.&lt;/author&gt;&lt;/authors&gt;&lt;/contributors&gt;&lt;titles&gt;&lt;title&gt;The Predictive Mind&lt;/title&gt;&lt;/titles&gt;&lt;dates&gt;&lt;year&gt;2013&lt;/year&gt;&lt;/dates&gt;&lt;pub-location&gt;Oxford&lt;/pub-location&gt;&lt;publisher&gt;Oxford University Press&lt;/publisher&gt;&lt;urls&gt;&lt;/urls&gt;&lt;/record&gt;&lt;/Cite&gt;&lt;Cite&gt;&lt;Author&gt;Hohwy&lt;/Author&gt;&lt;Year&gt;2010&lt;/Year&gt;&lt;RecNum&gt;12793&lt;/RecNum&gt;&lt;record&gt;&lt;rec-number&gt;12793&lt;/rec-number&gt;&lt;foreign-keys&gt;&lt;key app="EN" db-id="a9sasfrx2swve8e59dev5fr5fwpt9zfdstpd" timestamp="1453782025"&gt;12793&lt;/key&gt;&lt;/foreign-keys&gt;&lt;ref-type name="Conference Proceedings"&gt;10&lt;/ref-type&gt;&lt;contributors&gt;&lt;authors&gt;&lt;author&gt;Hohwy, Jakob&lt;/author&gt;&lt;/authors&gt;&lt;secondary-authors&gt;&lt;author&gt;Christensen, W.&lt;/author&gt;&lt;author&gt;Schier, E.&lt;/author&gt;&lt;author&gt;Sutton, J.&lt;/author&gt;&lt;/secondary-authors&gt;&lt;/contributors&gt;&lt;titles&gt;&lt;title&gt;The hypothesis testing brain: some philosophical applications&lt;/title&gt;&lt;secondary-title&gt;ASCS09: Proceedings of the 9th Conference of the Australasian Society for Cognitive Science&lt;/secondary-title&gt;&lt;/titles&gt;&lt;dates&gt;&lt;year&gt;2010&lt;/year&gt;&lt;/dates&gt;&lt;pub-location&gt;Sydney&lt;/pub-location&gt;&lt;publisher&gt;Macquarie Centre for Cognitive Science&lt;/publisher&gt;&lt;urls&gt;&lt;/urls&gt;&lt;/record&gt;&lt;/Cite&gt;&lt;Cite&gt;&lt;Author&gt;Clark&lt;/Author&gt;&lt;Year&gt;2016&lt;/Year&gt;&lt;RecNum&gt;12720&lt;/RecNum&gt;&lt;record&gt;&lt;rec-number&gt;12720&lt;/rec-number&gt;&lt;foreign-keys&gt;&lt;key app="EN" db-id="a9sasfrx2swve8e59dev5fr5fwpt9zfdstpd" timestamp="1442192133"&gt;12720&lt;/key&gt;&lt;/foreign-keys&gt;&lt;ref-type name="Book"&gt;6&lt;/ref-type&gt;&lt;contributors&gt;&lt;authors&gt;&lt;author&gt;Clark, A.&lt;/author&gt;&lt;/authors&gt;&lt;/contributors&gt;&lt;titles&gt;&lt;title&gt;Surfing uncertainty: Prediction, action, and the embodied mind&lt;/title&gt;&lt;/titles&gt;&lt;dates&gt;&lt;year&gt;2016&lt;/year&gt;&lt;/dates&gt;&lt;pub-location&gt;New York&lt;/pub-location&gt;&lt;publisher&gt;Oxford University Press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6" w:tooltip="Hohwy, 2013 #1143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3" w:tooltip="Hohwy, 2010 #1279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0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9" w:tooltip="Clark, 2016 #1272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260AAC1" w14:textId="77777777" w:rsidTr="00D109F7">
        <w:trPr>
          <w:trHeight w:val="4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A4CBE84" w14:textId="34A4DF83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0D92B282" w14:textId="783BEAB2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Variants and alternatives</w:t>
            </w:r>
          </w:p>
        </w:tc>
        <w:tc>
          <w:tcPr>
            <w:tcW w:w="8647" w:type="dxa"/>
          </w:tcPr>
          <w:p w14:paraId="4FD6E6CA" w14:textId="4030BFC9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cHJhdGxpbmc8L0F1dGhvcj48WWVhcj4yMDEwPC9ZZWFy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</w:fldData>
              </w:fldChar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cHJhdGxpbmc8L0F1dGhvcj48WWVhcj4yMDEwPC9ZZWFy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</w:fldData>
              </w:fldChar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53" w:tooltip="Spratling, 2010 #921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pratling, 2010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4" w:tooltip="Spratling, 2017 #1364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pratling, 2017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5" w:tooltip="Heeger, 2017 #1384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eeger, 2017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1" w:tooltip="Lee, 2003 #657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ee and Mumford, 2003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7" w:tooltip="van der Helm, 2016 #1417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 der Helm, 2016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5" w:tooltip="Radulescu, 2019 #1424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dulescu et al., 2019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0" w:tooltip="Grush, 2004 #359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rush, 2004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1" w:tooltip="Eliasmith, 2003 #359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Eliasmith, 2003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7" w:tooltip="Fazelpour, 2015 #1224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azelpour and Thompson, 2015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8" w:tooltip="Carhart-Harris, 2014 #1212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arhart-Harris et al., 2014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51" w:tooltip="Keller, 2018 #1403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eller and Mrsic-Flogel, 2018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34A45346" w14:textId="77777777" w:rsidTr="00CD40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8226A70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7BF8F80C" w14:textId="4F380F36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Bayesian brain</w:t>
            </w:r>
            <w:r w:rsidR="00421AD7">
              <w:rPr>
                <w:rFonts w:ascii="Times New Roman" w:hAnsi="Times New Roman" w:cs="Times New Roman"/>
                <w:sz w:val="20"/>
                <w:szCs w:val="20"/>
              </w:rPr>
              <w:t>; prospective brain</w:t>
            </w:r>
          </w:p>
        </w:tc>
        <w:tc>
          <w:tcPr>
            <w:tcW w:w="8647" w:type="dxa"/>
          </w:tcPr>
          <w:p w14:paraId="6B40EBD6" w14:textId="28C0546C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F0ZXI8L0F1dGhvcj48WWVhcj4yMDA2PC9ZZWFyPjxS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F0ZXI8L0F1dGhvcj48WWVhcj4yMDA2PC9ZZWFyPjxS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0" w:tooltip="Chater, 2006 #406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hater et al., 200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1" w:tooltip="Tenenbaum, 2011 #1140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Tenenbaum et al., 2011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2" w:tooltip="Rao, 2002 #355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o et al., 200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1" w:tooltip="Knill, 1996 #669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nill and Richards, 199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" w:tooltip="Bar, 2011 #1124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ar, 2011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97" w:tooltip="Frith, 2007 #634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th, 200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4" w:tooltip="Rescorla, 2015 #1116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escorla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9" w:tooltip="Lauwereyns, 2012 #1431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auwereyns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4735C" w:rsidRPr="00443407" w14:paraId="5923C2CB" w14:textId="77777777" w:rsidTr="00D109F7">
        <w:trPr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1A63F4F" w14:textId="77777777" w:rsidR="0014735C" w:rsidRPr="00443407" w:rsidRDefault="0014735C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1D78154" w14:textId="05730AF6" w:rsidR="0014735C" w:rsidRPr="00443407" w:rsidRDefault="0014735C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Bayes; criticism</w:t>
            </w:r>
          </w:p>
        </w:tc>
        <w:tc>
          <w:tcPr>
            <w:tcW w:w="8647" w:type="dxa"/>
          </w:tcPr>
          <w:p w14:paraId="5389663B" w14:textId="30FAFD3A" w:rsidR="0014735C" w:rsidRPr="00443407" w:rsidRDefault="0014735C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25lczwvQXV0aG9yPjxZZWFyPjIwMTE8L1llYXI+PFJl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25lczwvQXV0aG9yPjxZZWFyPjIwMTE8L1llYXI+PFJl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9" w:tooltip="Jones, 2011 #1209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Jones and Love, 2011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9" w:tooltip="Colombo, 2017 #1382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lombo and Hartmann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0" w:tooltip="Klein, 2016 #1306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lein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8" w:tooltip="Colombo, 2018 #1433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lombo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6" w:tooltip="Rahnev, 2018 #1406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hnev and Deniso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41EDBADA" w14:textId="77777777" w:rsidTr="00D109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4839535" w14:textId="4FFA403F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090233C" w14:textId="6338829B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Dark room problem</w:t>
            </w:r>
            <w:r w:rsidR="00D40781" w:rsidRPr="00443407">
              <w:rPr>
                <w:rFonts w:ascii="Times New Roman" w:hAnsi="Times New Roman" w:cs="Times New Roman"/>
                <w:sz w:val="20"/>
                <w:szCs w:val="20"/>
              </w:rPr>
              <w:t>; novelty</w:t>
            </w:r>
          </w:p>
        </w:tc>
        <w:tc>
          <w:tcPr>
            <w:tcW w:w="8647" w:type="dxa"/>
          </w:tcPr>
          <w:p w14:paraId="54A46619" w14:textId="4DAE9162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U8L1llYXI+PFJl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</w:fldData>
              </w:fldCha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U8L1llYXI+PFJl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</w:fldData>
              </w:fldCha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9" w:tooltip="Hohwy, 2015 #1324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5b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93" w:tooltip="Friston, 2012 #1118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ston et al., 2012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1" w:tooltip="Sims, 2017 #1416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ims, 2017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9" w:tooltip="Fink, 2017 #1417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ink and Zednik, 2017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9" w:tooltip="Kiverstein, 2017 #1426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verstein et al., 2017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5" w:tooltip="Venter, 2016 #1435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enter, 2016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6619B5DA" w14:textId="77777777" w:rsidTr="00D5448E">
        <w:trPr>
          <w:trHeight w:val="5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93B604F" w14:textId="09B64121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5CB6C5F" w14:textId="2FED4CE1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Free energy principle</w:t>
            </w:r>
          </w:p>
        </w:tc>
        <w:tc>
          <w:tcPr>
            <w:tcW w:w="8647" w:type="dxa"/>
          </w:tcPr>
          <w:p w14:paraId="08094145" w14:textId="3BB43303" w:rsidR="00D5448E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lzdG9uPC9BdXRob3I+PFllYXI+MjAxMDwvWWVhcj48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lzdG9uPC9BdXRob3I+PFllYXI+MjAxMDwvWWVhcj48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0" w:tooltip="Friston, 2010 #822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ston, 2010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5" w:tooltip="Hohwy, 2018 #1417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8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7" w:tooltip="Ramstead, 2019 #1408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mstead et al., 2019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" w:tooltip="Allen, 2018 #1387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llen, 201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" w:tooltip="Allen, 2018 #1419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llen and Friston, 201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9" w:tooltip="Clark, 2016 #1272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6: Appendix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7" w:tooltip="Hohwy, in prep. #1426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in prep.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1" w:tooltip="Colombo, 2018 #1423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lombo and Wright, 201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0" w:tooltip="Colombo, 2017 #1326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lombo and Wright, 2017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2" w:tooltip="Kirchhoff, 2015 #1430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, 2015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" w:tooltip="Baltieri, 2019 #1444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altieri and Buckley, 2019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9" w:tooltip="Hohwy, 2015 #1324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5b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B74C6" w:rsidRPr="00443407" w14:paraId="3EC95645" w14:textId="77777777" w:rsidTr="0021360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7" w:type="dxa"/>
            <w:gridSpan w:val="3"/>
            <w:shd w:val="clear" w:color="auto" w:fill="D9D9D9" w:themeFill="background1" w:themeFillShade="D9"/>
            <w:vAlign w:val="center"/>
          </w:tcPr>
          <w:p w14:paraId="1EAF1BC7" w14:textId="7213A3FF" w:rsidR="00DB74C6" w:rsidRPr="00443407" w:rsidRDefault="00E86F82" w:rsidP="00E86F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6F82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edictive processing in philosophy of perception, cognition and action</w:t>
            </w:r>
          </w:p>
        </w:tc>
      </w:tr>
      <w:tr w:rsidR="00285B42" w:rsidRPr="00443407" w14:paraId="0157F273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F1E79F4" w14:textId="67D0BC60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erceptual and active inference</w:t>
            </w:r>
          </w:p>
        </w:tc>
        <w:tc>
          <w:tcPr>
            <w:tcW w:w="3118" w:type="dxa"/>
          </w:tcPr>
          <w:p w14:paraId="6E041373" w14:textId="63B113FD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Binocular rivalry; </w:t>
            </w:r>
            <w:r w:rsidR="000909AC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xplanatory strength</w:t>
            </w:r>
            <w:r w:rsidR="00D04253"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and scope</w:t>
            </w:r>
          </w:p>
        </w:tc>
        <w:tc>
          <w:tcPr>
            <w:tcW w:w="8647" w:type="dxa"/>
          </w:tcPr>
          <w:p w14:paraId="2D6B1D83" w14:textId="1892782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9jazwvQXV0aG9yPjxZZWFyPjIwMTg8L1llYXI+PFJl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9jazwvQXV0aG9yPjxZZWFyPjIwMTg8L1llYXI+PFJl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2" w:tooltip="Block, 2018 #1415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lock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" w:tooltip="Block, 2015 #1228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lock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1" w:tooltip="Haas, in prep. #1424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aas, in prep.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41" w:tooltip="Hohwy, 2008 #634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 et al., 200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5" w:tooltip="Clark, 2013 #1122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48C9740E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E9C84D7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999B2B0" w14:textId="37FC66FC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Binocular rivalry; </w:t>
            </w:r>
            <w:r w:rsidR="000909AC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mpirical evidence and models</w:t>
            </w:r>
          </w:p>
        </w:tc>
        <w:tc>
          <w:tcPr>
            <w:tcW w:w="8647" w:type="dxa"/>
          </w:tcPr>
          <w:p w14:paraId="5868D53D" w14:textId="25BA2A5A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sbmhhbW1lcjwvQXV0aG9yPjxZZWFyPjIwMTc8L1ll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</w:fldData>
              </w:fldChar>
            </w:r>
            <w:r w:rsidR="00D80FB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D80FB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sbmhhbW1lcjwvQXV0aG9yPjxZZWFyPjIwMTc8L1ll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</w:fldData>
              </w:fldChar>
            </w:r>
            <w:r w:rsidR="00D80FB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D80FBB">
              <w:rPr>
                <w:rFonts w:ascii="Times New Roman" w:hAnsi="Times New Roman" w:cs="Times New Roman"/>
                <w:sz w:val="20"/>
                <w:szCs w:val="20"/>
              </w:rPr>
            </w:r>
            <w:r w:rsidR="00D80FB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D80FB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80" w:tooltip="Weilnhammer, 2017 #1415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eilnhammer et al., 2017</w:t>
              </w:r>
            </w:hyperlink>
            <w:r w:rsidR="00D80FB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1" w:tooltip="Weilnhammer, 2018 #1389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eilnhammer et al., 2018</w:t>
              </w:r>
            </w:hyperlink>
            <w:r w:rsidR="00D80FB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1" w:tooltip="Parr, 2019 #1423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arr et al., 2019</w:t>
              </w:r>
            </w:hyperlink>
            <w:r w:rsidR="00D80FB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7546D13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A479EFF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4887AE7A" w14:textId="0E676F4C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Illusions; </w:t>
            </w:r>
            <w:r w:rsidR="00D04253" w:rsidRPr="00443407">
              <w:rPr>
                <w:rFonts w:ascii="Times New Roman" w:hAnsi="Times New Roman" w:cs="Times New Roman"/>
                <w:sz w:val="20"/>
                <w:szCs w:val="20"/>
              </w:rPr>
              <w:t>v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isual</w:t>
            </w:r>
            <w:r w:rsidR="00D04253" w:rsidRPr="00443407">
              <w:rPr>
                <w:rFonts w:ascii="Times New Roman" w:hAnsi="Times New Roman" w:cs="Times New Roman"/>
                <w:sz w:val="20"/>
                <w:szCs w:val="20"/>
              </w:rPr>
              <w:t>, multisensory, Bayesian approaches</w:t>
            </w:r>
          </w:p>
        </w:tc>
        <w:tc>
          <w:tcPr>
            <w:tcW w:w="8647" w:type="dxa"/>
          </w:tcPr>
          <w:p w14:paraId="183D6B92" w14:textId="7254811A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3bjwvQXV0aG9yPjxZZWFyPjIwMTI8L1llYXI+PFJl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3bjwvQXV0aG9yPjxZZWFyPjIwMTI8L1llYXI+PFJl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7" w:tooltip="Brown, 2012 #1138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own and Friston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9" w:tooltip="Hohwy, 2010 #804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 and Paton, 2010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6" w:tooltip="Hohwy, 2013 #1143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3" w:tooltip="Trommershäuser, 2011 #1200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Trommershäuser et al., 2011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" w:tooltip="Alais, 2004 #294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lais and Burr, 200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5F8F49B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813C6AF" w14:textId="14AA25ED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cision optimization</w:t>
            </w:r>
          </w:p>
        </w:tc>
        <w:tc>
          <w:tcPr>
            <w:tcW w:w="3118" w:type="dxa"/>
          </w:tcPr>
          <w:p w14:paraId="49B9EB29" w14:textId="3DBB8775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cision; inference and optimization</w:t>
            </w:r>
            <w:r w:rsidR="00B95304">
              <w:rPr>
                <w:rFonts w:ascii="Times New Roman" w:hAnsi="Times New Roman" w:cs="Times New Roman"/>
                <w:sz w:val="20"/>
                <w:szCs w:val="20"/>
              </w:rPr>
              <w:t>; hierarchical filtering</w:t>
            </w:r>
          </w:p>
        </w:tc>
        <w:tc>
          <w:tcPr>
            <w:tcW w:w="8647" w:type="dxa"/>
          </w:tcPr>
          <w:p w14:paraId="03A73359" w14:textId="3ACE9504" w:rsidR="00285B42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I8L1llYXI+PFJl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I8L1llYXI+PFJl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5" w:tooltip="Hohwy, 2012 #1110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5" w:tooltip="Clark, 2013 #1122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9" w:tooltip="Clark, 2016 #1272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4" w:tooltip="Hohwy, 2017 #1326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7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96" w:tooltip="Mathys, 2014 #1234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athys et al.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6" w:tooltip="Heilbron, 2019 #1434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eilbron and Meyniel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B9530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3E094DC3" w14:textId="2B415002" w:rsidR="00B95304" w:rsidRPr="00443407" w:rsidRDefault="00B95304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85B42" w:rsidRPr="00443407" w14:paraId="4CBB0DE8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418C82A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5C3E78C" w14:textId="77777777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cision; attention as precision optimisation</w:t>
            </w:r>
          </w:p>
        </w:tc>
        <w:tc>
          <w:tcPr>
            <w:tcW w:w="8647" w:type="dxa"/>
          </w:tcPr>
          <w:p w14:paraId="5796BC1A" w14:textId="1529E6B1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5zb208L0F1dGhvcj48WWVhcj4yMDE3PC9ZZWFyPjxS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5zb208L0F1dGhvcj48WWVhcj4yMDE3PC9ZZWFyPjxS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31" w:tooltip="Ransom, 2017 #1418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nsom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2" w:tooltip="Clark, 2017 #1418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7c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8" w:tooltip="Feldman, 2010 #1054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eldman and Friston, 2010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5" w:tooltip="Hohwy, 2012 #1110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5D682950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81CC85E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33F7320" w14:textId="77777777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cision; precision and affordance</w:t>
            </w:r>
          </w:p>
        </w:tc>
        <w:tc>
          <w:tcPr>
            <w:tcW w:w="8647" w:type="dxa"/>
          </w:tcPr>
          <w:p w14:paraId="54305636" w14:textId="7B1E57DC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ller&lt;/Author&gt;&lt;Year&gt;2017&lt;/Year&gt;&lt;RecNum&gt;13645&lt;/RecNum&gt;&lt;DisplayText&gt;(Miller and Clark, 2017, Clark, 2016)&lt;/DisplayText&gt;&lt;record&gt;&lt;rec-number&gt;13645&lt;/rec-number&gt;&lt;foreign-keys&gt;&lt;key app="EN" db-id="a9sasfrx2swve8e59dev5fr5fwpt9zfdstpd" timestamp="1493127471"&gt;13645&lt;/key&gt;&lt;/foreign-keys&gt;&lt;ref-type name="Journal Article"&gt;17&lt;/ref-type&gt;&lt;contributors&gt;&lt;authors&gt;&lt;author&gt;Miller, Mark&lt;/author&gt;&lt;author&gt;Clark, Andy&lt;/author&gt;&lt;/authors&gt;&lt;/contributors&gt;&lt;titles&gt;&lt;title&gt;Happily entangled: prediction, emotion, and the embodied mind&lt;/title&gt;&lt;secondary-title&gt;Synthese&lt;/secondary-title&gt;&lt;/titles&gt;&lt;periodical&gt;&lt;full-title&gt;Synthese&lt;/full-title&gt;&lt;abbr-1&gt;Synthese&lt;/abbr-1&gt;&lt;abbr-2&gt;Synthese&lt;/abbr-2&gt;&lt;/periodical&gt;&lt;pages&gt;1-17&lt;/pages&gt;&lt;dates&gt;&lt;year&gt;2017&lt;/year&gt;&lt;/dates&gt;&lt;isbn&gt;1573-0964&lt;/isbn&gt;&lt;label&gt;Miller2017&lt;/label&gt;&lt;work-type&gt;journal article&lt;/work-type&gt;&lt;urls&gt;&lt;related-urls&gt;&lt;url&gt;http://dx.doi.org/10.1007/s11229-017-1399-7&lt;/url&gt;&lt;/related-urls&gt;&lt;/urls&gt;&lt;electronic-resource-num&gt;10.1007/s11229-017-1399-7&lt;/electronic-resource-num&gt;&lt;/record&gt;&lt;/Cite&gt;&lt;Cite&gt;&lt;Author&gt;Clark&lt;/Author&gt;&lt;Year&gt;2016&lt;/Year&gt;&lt;RecNum&gt;12720&lt;/RecNum&gt;&lt;record&gt;&lt;rec-number&gt;12720&lt;/rec-number&gt;&lt;foreign-keys&gt;&lt;key app="EN" db-id="a9sasfrx2swve8e59dev5fr5fwpt9zfdstpd" timestamp="1442192133"&gt;12720&lt;/key&gt;&lt;/foreign-keys&gt;&lt;ref-type name="Book"&gt;6&lt;/ref-type&gt;&lt;contributors&gt;&lt;authors&gt;&lt;author&gt;Clark, A.&lt;/author&gt;&lt;/authors&gt;&lt;/contributors&gt;&lt;titles&gt;&lt;title&gt;Surfing uncertainty: Prediction, action, and the embodied mind&lt;/title&gt;&lt;/titles&gt;&lt;dates&gt;&lt;year&gt;2016&lt;/year&gt;&lt;/dates&gt;&lt;pub-location&gt;New York&lt;/pub-location&gt;&lt;publisher&gt;Oxford University Press&lt;/publisher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99" w:tooltip="Miller, 2017 #1364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iller and Clark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9" w:tooltip="Clark, 2016 #1272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7DB1DAC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66845B3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946E043" w14:textId="77777777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cision; sensory attenuation</w:t>
            </w:r>
          </w:p>
        </w:tc>
        <w:tc>
          <w:tcPr>
            <w:tcW w:w="8647" w:type="dxa"/>
          </w:tcPr>
          <w:p w14:paraId="218509F1" w14:textId="016FA08C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3bjwvQXV0aG9yPjxZZWFyPjIwMTM8L1llYXI+PFJl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3bjwvQXV0aG9yPjxZZWFyPjIwMTM8L1llYXI+PFJl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" w:tooltip="Brown, 2013 #1188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own et al.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8" w:tooltip="Laak, 2017 #1364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aak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3" w:tooltip="Vasser, 2019 #1419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sser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8" w:tooltip="Van Doorn, 2015 #1245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 Doorn et al.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5" w:tooltip="Wiese, 2017 #1419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, 2017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534E10A0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4A46681" w14:textId="2C61010C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Action </w:t>
            </w:r>
          </w:p>
        </w:tc>
        <w:tc>
          <w:tcPr>
            <w:tcW w:w="3118" w:type="dxa"/>
          </w:tcPr>
          <w:p w14:paraId="53634F64" w14:textId="29D71BF3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Action; and the free energy principle</w:t>
            </w:r>
          </w:p>
        </w:tc>
        <w:tc>
          <w:tcPr>
            <w:tcW w:w="8647" w:type="dxa"/>
          </w:tcPr>
          <w:p w14:paraId="23E996E2" w14:textId="158B08D2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g8L1llYXI+PFJl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g8L1llYXI+PFJl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35" w:tooltip="Hohwy, 2018 #1417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8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1" w:tooltip="Hohwy, 2016 #1272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6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5" w:tooltip="Clark, 2019 #1426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9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3" w:tooltip="Limanowski, 2017 #1428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imanowski, 2017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7" w:tooltip="Clark, 2015 #1291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5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50ED18D6" w14:textId="77777777" w:rsidTr="009C23B5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C24B5E3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0762A65A" w14:textId="77777777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Action and PP</w:t>
            </w:r>
          </w:p>
        </w:tc>
        <w:tc>
          <w:tcPr>
            <w:tcW w:w="8647" w:type="dxa"/>
          </w:tcPr>
          <w:p w14:paraId="6E9478D9" w14:textId="30393C57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GVpbjwvQXV0aG9yPjxZZWFyPjIwMTY8L1llYXI+PFJl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GVpbjwvQXV0aG9yPjxZZWFyPjIwMTY8L1llYXI+PFJl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0" w:tooltip="Klein, 2016 #1306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lein, 2016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1" w:tooltip="Vance, 2017 #1416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ce, 2017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" w:tooltip="Bruineberg, 2017 #1428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uineberg, 2017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5" w:tooltip="Burr, 2017 #1416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urr, 2017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58" w:tooltip="Kirchhoff, 2018 #1431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, 2018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5" w:tooltip="Clark, 2019 #1426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9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3" w:tooltip="Wiese, 2014 #1196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, 2014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45" w:tooltip="Seth, 2015 #1326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eth, 2015b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7C8DBFD7" w14:textId="77777777" w:rsidTr="009C23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C8D4968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7345C975" w14:textId="77777777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Mental action</w:t>
            </w:r>
          </w:p>
        </w:tc>
        <w:tc>
          <w:tcPr>
            <w:tcW w:w="8647" w:type="dxa"/>
          </w:tcPr>
          <w:p w14:paraId="574E93ED" w14:textId="529947C2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tzinger&lt;/Author&gt;&lt;Year&gt;2017&lt;/Year&gt;&lt;RecNum&gt;14199&lt;/RecNum&gt;&lt;DisplayText&gt;(Metzinger, 2017)&lt;/DisplayText&gt;&lt;record&gt;&lt;rec-number&gt;14199&lt;/rec-number&gt;&lt;foreign-keys&gt;&lt;key app="EN" db-id="a9sasfrx2swve8e59dev5fr5fwpt9zfdstpd" timestamp="1552450182"&gt;14199&lt;/key&gt;&lt;/foreign-keys&gt;&lt;ref-type name="Book Section"&gt;5&lt;/ref-type&gt;&lt;contributors&gt;&lt;authors&gt;&lt;author&gt;Metzinger, Thomas K.&lt;/author&gt;&lt;/authors&gt;&lt;secondary-authors&gt;&lt;author&gt;Metzinger, Thomas K.&lt;/author&gt;&lt;author&gt;Wiese, Wanja&lt;/author&gt;&lt;/secondary-authors&gt;&lt;/contributors&gt;&lt;titles&gt;&lt;title&gt;The Problem of Mental Action&lt;/title&gt;&lt;secondary-title&gt;Philosophy and Predictive Processing&lt;/secondary-title&gt;&lt;short-title&gt;The Problem of Mental Action&lt;/short-title&gt;&lt;/titles&gt;&lt;section&gt;19&lt;/section&gt;&lt;keywords&gt;&lt;keyword&gt;Attentional agency, M-autonomous, Epistemic goal states, Epistemic self-control, Interoceptive inference, Cognitive agency, Veto control, Phenomenal self-model, Mind wandering, Epistemic agency, M-autonomy, Epistemic value, Interactive inference, Episte&lt;/keyword&gt;&lt;/keywords&gt;&lt;dates&gt;&lt;year&gt;2017&lt;/year&gt;&lt;/dates&gt;&lt;pub-location&gt;Frankfurt am Main&lt;/pub-location&gt;&lt;publisher&gt;MIND Group&lt;/publisher&gt;&lt;isbn&gt;9783958573208&lt;/isbn&gt;&lt;urls&gt;&lt;related-urls&gt;&lt;url&gt;https://predictive-mind.net/papers/the-problem-of-mental-action&lt;/url&gt;&lt;/related-urls&gt;&lt;/urls&gt;&lt;electronic-resource-num&gt;10.15502/9783958573208&lt;/electronic-resource-num&gt;&lt;language&gt;English&lt;/language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97" w:tooltip="Metzinger, 2017 #1419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etzinger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6585B" w:rsidRPr="00443407" w14:paraId="095BDB64" w14:textId="77777777" w:rsidTr="009C23B5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F030115" w14:textId="77777777" w:rsidR="0026585B" w:rsidRPr="00443407" w:rsidRDefault="0026585B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414D73C6" w14:textId="407BCD83" w:rsidR="0026585B" w:rsidRPr="00443407" w:rsidRDefault="0026585B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nse of agency</w:t>
            </w:r>
          </w:p>
        </w:tc>
        <w:tc>
          <w:tcPr>
            <w:tcW w:w="8647" w:type="dxa"/>
          </w:tcPr>
          <w:p w14:paraId="535F480C" w14:textId="09A47AD3" w:rsidR="0026585B" w:rsidRPr="00443407" w:rsidRDefault="0026585B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hsPC9BdXRob3I+PFllYXI+MjAxODwvWWVhcj48UmVj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hsPC9BdXRob3I+PFllYXI+MjAxODwvWWVhcj48UmVj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0" w:tooltip="Kahl, 2018 #1435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ahl and Kopp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1" w:tooltip="Hohwy, 2016 #1272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6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071BD52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F48A4B0" w14:textId="516EADA5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erception and cognition</w:t>
            </w:r>
          </w:p>
        </w:tc>
        <w:tc>
          <w:tcPr>
            <w:tcW w:w="3118" w:type="dxa"/>
          </w:tcPr>
          <w:p w14:paraId="567BEE4B" w14:textId="778CB00F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Cognitive penetrability; different approaches</w:t>
            </w:r>
          </w:p>
        </w:tc>
        <w:tc>
          <w:tcPr>
            <w:tcW w:w="8647" w:type="dxa"/>
          </w:tcPr>
          <w:p w14:paraId="6B719BC5" w14:textId="20943870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dXB5YW48L0F1dGhvcj48WWVhcj4yMDE1PC9ZZWFyPjxS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dXB5YW48L0F1dGhvcj48WWVhcj4yMDE1PC9ZZWFyPjxS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89" w:tooltip="Lupyan, 2015 #1278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upyan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95" w:tooltip="Marchi, 2017 #1418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archi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6" w:tooltip="Vetter, 2014 #1279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etter and Newen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O’Callaghan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4D1A82D0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1092BBC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CC5DF3F" w14:textId="55F8B109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Cognitive penetrability; critical treatments</w:t>
            </w:r>
          </w:p>
        </w:tc>
        <w:tc>
          <w:tcPr>
            <w:tcW w:w="8647" w:type="dxa"/>
          </w:tcPr>
          <w:p w14:paraId="6E123F7D" w14:textId="0DE36DA6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NwaGVyc29uPC9BdXRob3I+PFllYXI+MjAxNzwvWWVh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NwaGVyc29uPC9BdXRob3I+PFllYXI+MjAxNzwvWWVh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91" w:tooltip="Macpherson, 2017 #1326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acpherson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47" w:tooltip="Jenkin, 2015 #1278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Jenkin and Siegel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9" w:tooltip="Vance, 2014 #1213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ce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2" w:tooltip="Vance, 2017 #1418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ce and Stokes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32952749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3CC3DA3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AD2D4DE" w14:textId="796758AC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High level properties in perception</w:t>
            </w:r>
          </w:p>
        </w:tc>
        <w:tc>
          <w:tcPr>
            <w:tcW w:w="8647" w:type="dxa"/>
          </w:tcPr>
          <w:p w14:paraId="253D0FD5" w14:textId="655CB8C2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W5jZTwvQXV0aG9yPjxZZWFyPjIwMTU8L1llYXI+PFJl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W5jZTwvQXV0aG9yPjxZZWFyPjIwMTU8L1llYXI+PFJl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70" w:tooltip="Vance, 2015 #1418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ce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48" w:tooltip="Siegel, 2017 #1419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iegel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4" w:tooltip="Clark, 2012 #1181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6" w:tooltip="Hohwy, 2013 #1143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3: Ch 1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66BE5D11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A898FDF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690578C9" w14:textId="77777777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Rationality of perception</w:t>
            </w:r>
          </w:p>
        </w:tc>
        <w:tc>
          <w:tcPr>
            <w:tcW w:w="8647" w:type="dxa"/>
          </w:tcPr>
          <w:p w14:paraId="11F7B3EE" w14:textId="2EB7D29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VnZWw8L0F1dGhvcj48WWVhcj4yMDE4PC9ZZWFyPjxS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VnZWw8L0F1dGhvcj48WWVhcj4yMDE4PC9ZZWFyPjxS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49" w:tooltip="Siegel, 2018 #1407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iegel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48" w:tooltip="Siegel, 2017 #1419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iegel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ładziejewski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3D8554CE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AF9B324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68A6AC25" w14:textId="47F987DD" w:rsidR="00285B42" w:rsidRPr="00443407" w:rsidRDefault="00872401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erception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and thought</w:t>
            </w:r>
          </w:p>
        </w:tc>
        <w:tc>
          <w:tcPr>
            <w:tcW w:w="8647" w:type="dxa"/>
          </w:tcPr>
          <w:p w14:paraId="5D2708B1" w14:textId="309C434D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WxsaWFtczwvQXV0aG9yPjxZZWFyPjIwMTg8L1llYXI+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WxsaWFtczwvQXV0aG9yPjxZZWFyPjIwMTg8L1llYXI+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97" w:tooltip="Williams, 2018 #1387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, 2018c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9" w:tooltip="Pezzulo, 2017 #1416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ezzulo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6" w:tooltip="Butz, 2017 #1428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utz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0" w:tooltip="Williams, 2019 #1435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, 2019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706601D7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3EE6D07" w14:textId="2F57E8C7" w:rsidR="00285B42" w:rsidRPr="00443407" w:rsidRDefault="009C23B5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erceptual structure and phenomenology</w:t>
            </w:r>
          </w:p>
        </w:tc>
        <w:tc>
          <w:tcPr>
            <w:tcW w:w="3118" w:type="dxa"/>
          </w:tcPr>
          <w:p w14:paraId="4228FF8C" w14:textId="0A1EA1E0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ense of presence</w:t>
            </w:r>
          </w:p>
        </w:tc>
        <w:tc>
          <w:tcPr>
            <w:tcW w:w="8647" w:type="dxa"/>
          </w:tcPr>
          <w:p w14:paraId="39E063EB" w14:textId="2C0ED991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XRoPC9BdXRob3I+PFllYXI+MjAxNDwvWWVhcj48UmVj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XRoPC9BdXRob3I+PFllYXI+MjAxNDwvWWVhcj48UmVj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43" w:tooltip="Seth, 2014 #1195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eth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7" w:tooltip="Hohwy, 2014 #1203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5" w:tooltip="Limanowski, 2018 #1412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imanowski and Fristo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7" w:tooltip="Sato, 2016 #1423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ato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4" w:tooltip="Wiese, 2015 #1429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47" w:tooltip="Seth, 2012 #1139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eth et al.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12767B8A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A4FC62C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758126E" w14:textId="1529A6C0" w:rsidR="00285B42" w:rsidRPr="00443407" w:rsidRDefault="0080357F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overty</w:t>
            </w:r>
            <w:r w:rsidR="00D76409" w:rsidRPr="00443407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richness of percept</w:t>
            </w:r>
            <w:r w:rsidR="00D76409" w:rsidRPr="00443407">
              <w:rPr>
                <w:rFonts w:ascii="Times New Roman" w:hAnsi="Times New Roman" w:cs="Times New Roman"/>
                <w:sz w:val="20"/>
                <w:szCs w:val="20"/>
              </w:rPr>
              <w:t>ion</w:t>
            </w:r>
          </w:p>
        </w:tc>
        <w:tc>
          <w:tcPr>
            <w:tcW w:w="8647" w:type="dxa"/>
          </w:tcPr>
          <w:p w14:paraId="28C7C252" w14:textId="3E0CA3DF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to&lt;/Author&gt;&lt;Year&gt;2016&lt;/Year&gt;&lt;RecNum&gt;14235&lt;/RecNum&gt;&lt;DisplayText&gt;(Sato, 2016)&lt;/DisplayText&gt;&lt;record&gt;&lt;rec-number&gt;14235&lt;/rec-number&gt;&lt;foreign-keys&gt;&lt;key app="EN" db-id="a9sasfrx2swve8e59dev5fr5fwpt9zfdstpd" timestamp="1552782028"&gt;14235&lt;/key&gt;&lt;/foreign-keys&gt;&lt;ref-type name="Thesis"&gt;32&lt;/ref-type&gt;&lt;contributors&gt;&lt;authors&gt;&lt;author&gt;Sato, R.&lt;/author&gt;&lt;/authors&gt;&lt;/contributors&gt;&lt;titles&gt;&lt;title&gt;Perceptual phenomenology and predictive processing: five aspects of perception as a challenge&lt;/title&gt;&lt;secondary-title&gt;Philosophy&lt;/secondary-title&gt;&lt;/titles&gt;&lt;periodical&gt;&lt;full-title&gt;Philosophy&lt;/full-title&gt;&lt;abbr-1&gt;Philosophy&lt;/abbr-1&gt;&lt;abbr-2&gt;Philosophy&lt;/abbr-2&gt;&lt;/periodical&gt;&lt;volume&gt;PhD&lt;/volume&gt;&lt;dates&gt;&lt;year&gt;2016&lt;/year&gt;&lt;/dates&gt;&lt;pub-location&gt;Melbourne&lt;/pub-location&gt;&lt;publisher&gt;Monash University&lt;/publisher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37" w:tooltip="Sato, 2016 #1423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ato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80357F" w:rsidRPr="00443407" w14:paraId="4CAA1011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D2AD382" w14:textId="77777777" w:rsidR="0080357F" w:rsidRPr="00443407" w:rsidRDefault="0080357F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7F010521" w14:textId="562E5ECD" w:rsidR="0080357F" w:rsidRPr="00443407" w:rsidRDefault="0080357F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ense of particularity</w:t>
            </w:r>
          </w:p>
        </w:tc>
        <w:tc>
          <w:tcPr>
            <w:tcW w:w="8647" w:type="dxa"/>
          </w:tcPr>
          <w:p w14:paraId="652EBA32" w14:textId="7EE8E8AF" w:rsidR="0080357F" w:rsidRPr="00443407" w:rsidRDefault="0080357F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to&lt;/Author&gt;&lt;Year&gt;2016&lt;/Year&gt;&lt;RecNum&gt;14235&lt;/RecNum&gt;&lt;DisplayText&gt;(Sato, 2016)&lt;/DisplayText&gt;&lt;record&gt;&lt;rec-number&gt;14235&lt;/rec-number&gt;&lt;foreign-keys&gt;&lt;key app="EN" db-id="a9sasfrx2swve8e59dev5fr5fwpt9zfdstpd" timestamp="1552782028"&gt;14235&lt;/key&gt;&lt;/foreign-keys&gt;&lt;ref-type name="Thesis"&gt;32&lt;/ref-type&gt;&lt;contributors&gt;&lt;authors&gt;&lt;author&gt;Sato, R.&lt;/author&gt;&lt;/authors&gt;&lt;/contributors&gt;&lt;titles&gt;&lt;title&gt;Perceptual phenomenology and predictive processing: five aspects of perception as a challenge&lt;/title&gt;&lt;secondary-title&gt;Philosophy&lt;/secondary-title&gt;&lt;/titles&gt;&lt;periodical&gt;&lt;full-title&gt;Philosophy&lt;/full-title&gt;&lt;abbr-1&gt;Philosophy&lt;/abbr-1&gt;&lt;abbr-2&gt;Philosophy&lt;/abbr-2&gt;&lt;/periodical&gt;&lt;volume&gt;PhD&lt;/volume&gt;&lt;dates&gt;&lt;year&gt;2016&lt;/year&gt;&lt;/dates&gt;&lt;pub-location&gt;Melbourne&lt;/pub-location&gt;&lt;publisher&gt;Monash University&lt;/publisher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37" w:tooltip="Sato, 2016 #1423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ato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0357F" w:rsidRPr="00443407" w14:paraId="2FB1D36D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3FE1FF8" w14:textId="77777777" w:rsidR="0080357F" w:rsidRPr="00443407" w:rsidRDefault="0080357F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71D1868" w14:textId="02E3ACC7" w:rsidR="0080357F" w:rsidRPr="00443407" w:rsidRDefault="0080357F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ersonhood</w:t>
            </w:r>
          </w:p>
        </w:tc>
        <w:tc>
          <w:tcPr>
            <w:tcW w:w="8647" w:type="dxa"/>
          </w:tcPr>
          <w:p w14:paraId="523E00CE" w14:textId="5577625B" w:rsidR="0080357F" w:rsidRPr="00443407" w:rsidRDefault="0080357F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to&lt;/Author&gt;&lt;Year&gt;2016&lt;/Year&gt;&lt;RecNum&gt;14235&lt;/RecNum&gt;&lt;DisplayText&gt;(Sato, 2016)&lt;/DisplayText&gt;&lt;record&gt;&lt;rec-number&gt;14235&lt;/rec-number&gt;&lt;foreign-keys&gt;&lt;key app="EN" db-id="a9sasfrx2swve8e59dev5fr5fwpt9zfdstpd" timestamp="1552782028"&gt;14235&lt;/key&gt;&lt;/foreign-keys&gt;&lt;ref-type name="Thesis"&gt;32&lt;/ref-type&gt;&lt;contributors&gt;&lt;authors&gt;&lt;author&gt;Sato, R.&lt;/author&gt;&lt;/authors&gt;&lt;/contributors&gt;&lt;titles&gt;&lt;title&gt;Perceptual phenomenology and predictive processing: five aspects of perception as a challenge&lt;/title&gt;&lt;secondary-title&gt;Philosophy&lt;/secondary-title&gt;&lt;/titles&gt;&lt;periodical&gt;&lt;full-title&gt;Philosophy&lt;/full-title&gt;&lt;abbr-1&gt;Philosophy&lt;/abbr-1&gt;&lt;abbr-2&gt;Philosophy&lt;/abbr-2&gt;&lt;/periodical&gt;&lt;volume&gt;PhD&lt;/volume&gt;&lt;dates&gt;&lt;year&gt;2016&lt;/year&gt;&lt;/dates&gt;&lt;pub-location&gt;Melbourne&lt;/pub-location&gt;&lt;publisher&gt;Monash University&lt;/publisher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37" w:tooltip="Sato, 2016 #1423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ato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1CA97922" w14:textId="77777777" w:rsidTr="009C23B5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1E80454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6CFAF210" w14:textId="77777777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Imagery</w:t>
            </w:r>
          </w:p>
        </w:tc>
        <w:tc>
          <w:tcPr>
            <w:tcW w:w="8647" w:type="dxa"/>
          </w:tcPr>
          <w:p w14:paraId="72255136" w14:textId="44584797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rchhoff&lt;/Author&gt;&lt;Year&gt;2018&lt;/Year&gt;&lt;RecNum&gt;14220&lt;/RecNum&gt;&lt;DisplayText&gt;(Kirchhoff, 2018d, Clark, 2014)&lt;/DisplayText&gt;&lt;record&gt;&lt;rec-number&gt;14220&lt;/rec-number&gt;&lt;foreign-keys&gt;&lt;key app="EN" db-id="a9sasfrx2swve8e59dev5fr5fwpt9zfdstpd" timestamp="1552455089"&gt;14220&lt;/key&gt;&lt;/foreign-keys&gt;&lt;ref-type name="Journal Article"&gt;17&lt;/ref-type&gt;&lt;contributors&gt;&lt;authors&gt;&lt;author&gt;Kirchhoff, Michael D.&lt;/author&gt;&lt;/authors&gt;&lt;/contributors&gt;&lt;titles&gt;&lt;title&gt;Predictive processing, perceiving and imagining: Is to perceive to imagine, or something close to it?&lt;/title&gt;&lt;secondary-title&gt;Philosophical Studies&lt;/secondary-title&gt;&lt;/titles&gt;&lt;periodical&gt;&lt;full-title&gt;Philosophical Studies&lt;/full-title&gt;&lt;abbr-1&gt;Phil. Stud&lt;/abbr-1&gt;&lt;abbr-2&gt;Phil Stud&lt;/abbr-2&gt;&lt;/periodical&gt;&lt;pages&gt;751-767&lt;/pages&gt;&lt;volume&gt;175&lt;/volume&gt;&lt;number&gt;3&lt;/number&gt;&lt;dates&gt;&lt;year&gt;2018&lt;/year&gt;&lt;pub-dates&gt;&lt;date&gt;2018/03/01&lt;/date&gt;&lt;/pub-dates&gt;&lt;/dates&gt;&lt;isbn&gt;1573-0883&lt;/isbn&gt;&lt;urls&gt;&lt;related-urls&gt;&lt;url&gt;https://doi.org/10.1007/s11098-017-0891-8&lt;/url&gt;&lt;/related-urls&gt;&lt;/urls&gt;&lt;electronic-resource-num&gt;10.1007/s11098-017-0891-8&lt;/electronic-resource-num&gt;&lt;/record&gt;&lt;/Cite&gt;&lt;Cite&gt;&lt;Author&gt;Clark&lt;/Author&gt;&lt;Year&gt;2014&lt;/Year&gt;&lt;RecNum&gt;14343&lt;/RecNum&gt;&lt;record&gt;&lt;rec-number&gt;14343&lt;/rec-number&gt;&lt;foreign-keys&gt;&lt;key app="EN" db-id="a9sasfrx2swve8e59dev5fr5fwpt9zfdstpd" timestamp="1556023700"&gt;14343&lt;/key&gt;&lt;/foreign-keys&gt;&lt;ref-type name="Book Section"&gt;5&lt;/ref-type&gt;&lt;contributors&gt;&lt;authors&gt;&lt;author&gt;Clark, A.&lt;/author&gt;&lt;/authors&gt;&lt;secondary-authors&gt;&lt;author&gt;Stokes, D.&lt;/author&gt;&lt;author&gt;Matthen, M.&lt;/author&gt;&lt;author&gt;Biggs, S.&lt;/author&gt;&lt;/secondary-authors&gt;&lt;/contributors&gt;&lt;titles&gt;&lt;title&gt;Perceiving as predicting&lt;/title&gt;&lt;secondary-title&gt;Perception and its modalities&lt;/secondary-title&gt;&lt;/titles&gt;&lt;dates&gt;&lt;year&gt;2014&lt;/year&gt;&lt;/dates&gt;&lt;pub-location&gt;Oxford&lt;/pub-location&gt;&lt;publisher&gt;Oxford University Press&lt;/publisher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64" w:tooltip="Kirchhoff, 2018 #1422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, 2018d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6" w:tooltip="Clark, 2014 #1434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67B34EDB" w14:textId="77777777" w:rsidTr="009C23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C98D236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7DC538AE" w14:textId="77777777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ditation</w:t>
            </w:r>
          </w:p>
        </w:tc>
        <w:tc>
          <w:tcPr>
            <w:tcW w:w="8647" w:type="dxa"/>
          </w:tcPr>
          <w:p w14:paraId="121C6DF7" w14:textId="3C03BAFF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utz&lt;/Author&gt;&lt;Year&gt;2019&lt;/Year&gt;&lt;RecNum&gt;14267&lt;/RecNum&gt;&lt;DisplayText&gt;(Lutz et al., 2019)&lt;/DisplayText&gt;&lt;record&gt;&lt;rec-number&gt;14267&lt;/rec-number&gt;&lt;foreign-keys&gt;&lt;key app="EN" db-id="a9sasfrx2swve8e59dev5fr5fwpt9zfdstpd" timestamp="1553686110"&gt;14267&lt;/key&gt;&lt;/foreign-keys&gt;&lt;ref-type name="Journal Article"&gt;17&lt;/ref-type&gt;&lt;contributors&gt;&lt;authors&gt;&lt;author&gt;Lutz, Antoine&lt;/author&gt;&lt;author&gt;Mattout, Jérémie&lt;/author&gt;&lt;author&gt;Pagnoni, Giuseppe&lt;/author&gt;&lt;/authors&gt;&lt;/contributors&gt;&lt;titles&gt;&lt;title&gt;The epistemic and pragmatic value of non-action: a predictive coding perspective on meditation&lt;/title&gt;&lt;secondary-title&gt;Current Opinion in Psychology&lt;/secondary-title&gt;&lt;/titles&gt;&lt;periodical&gt;&lt;full-title&gt;Current Opinion in Psychology&lt;/full-title&gt;&lt;/periodical&gt;&lt;pages&gt;166-171&lt;/pages&gt;&lt;volume&gt;28&lt;/volume&gt;&lt;dates&gt;&lt;year&gt;2019&lt;/year&gt;&lt;pub-dates&gt;&lt;date&gt;2019/08/01/&lt;/date&gt;&lt;/pub-dates&gt;&lt;/dates&gt;&lt;isbn&gt;2352-250X&lt;/isbn&gt;&lt;urls&gt;&lt;related-urls&gt;&lt;url&gt;http://www.sciencedirect.com/science/article/pii/S2352250X18302355&lt;/url&gt;&lt;/related-urls&gt;&lt;/urls&gt;&lt;electronic-resource-num&gt;https://doi.org/10.1016/j.copsyc.2018.12.01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90" w:tooltip="Lutz, 2019 #1426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utz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23CF061B" w14:textId="77777777" w:rsidTr="009C23B5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F5E431A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E4120A0" w14:textId="68025D69" w:rsidR="009C23B5" w:rsidRPr="00443407" w:rsidRDefault="0026585B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bsence perception</w:t>
            </w:r>
          </w:p>
        </w:tc>
        <w:tc>
          <w:tcPr>
            <w:tcW w:w="8647" w:type="dxa"/>
          </w:tcPr>
          <w:p w14:paraId="438D6E58" w14:textId="5308DE84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arennikova&lt;/Author&gt;&lt;Year&gt;2014&lt;/Year&gt;&lt;RecNum&gt;12060&lt;/RecNum&gt;&lt;DisplayText&gt;(Farennikova, 2014)&lt;/DisplayText&gt;&lt;record&gt;&lt;rec-number&gt;12060&lt;/rec-number&gt;&lt;foreign-keys&gt;&lt;key app="EN" db-id="a9sasfrx2swve8e59dev5fr5fwpt9zfdstpd" timestamp="1403590249"&gt;12060&lt;/key&gt;&lt;/foreign-keys&gt;&lt;ref-type name="Journal Article"&gt;17&lt;/ref-type&gt;&lt;contributors&gt;&lt;authors&gt;&lt;author&gt;Farennikova, Anna&lt;/author&gt;&lt;/authors&gt;&lt;/contributors&gt;&lt;titles&gt;&lt;title&gt;Perception of Absence and Penetration from Expectation&lt;/title&gt;&lt;secondary-title&gt;Review of Philosophy and Psychology&lt;/secondary-title&gt;&lt;alt-title&gt;Rev.Phil.Psych.&lt;/alt-title&gt;&lt;/titles&gt;&lt;periodical&gt;&lt;full-title&gt;Review of Philosophy and Psychology&lt;/full-title&gt;&lt;/periodical&gt;&lt;pages&gt;1-20&lt;/pages&gt;&lt;dates&gt;&lt;year&gt;2014&lt;/year&gt;&lt;pub-dates&gt;&lt;date&gt;2014/06/20&lt;/date&gt;&lt;/pub-dates&gt;&lt;/dates&gt;&lt;publisher&gt;Springer Netherlands&lt;/publisher&gt;&lt;isbn&gt;1878-5158&lt;/isbn&gt;&lt;urls&gt;&lt;related-urls&gt;&lt;url&gt;http://dx.doi.org/10.1007/s13164-014-0188-1&lt;/url&gt;&lt;/related-urls&gt;&lt;/urls&gt;&lt;electronic-resource-num&gt;10.1007/s13164-014-0188-1&lt;/electronic-resource-num&gt;&lt;language&gt;English&lt;/language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6" w:tooltip="Farennikova, 2014 #1206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arennikova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10CEF854" w14:textId="77777777" w:rsidTr="009C23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4E51540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436D3575" w14:textId="77777777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Dreaming </w:t>
            </w:r>
          </w:p>
        </w:tc>
        <w:tc>
          <w:tcPr>
            <w:tcW w:w="8647" w:type="dxa"/>
          </w:tcPr>
          <w:p w14:paraId="4FA890FC" w14:textId="2B96AE1F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W5kdDwvQXV0aG9yPjxZZWFyPjIwMTg8L1llYXI+PFJl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W5kdDwvQXV0aG9yPjxZZWFyPjIwMTg8L1llYXI+PFJl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05" w:tooltip="Windt, 2018 #1420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ndt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0" w:tooltip="Hobson, 2012 #1137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bson and Friston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2" w:tooltip="Bucci, 2017 #1421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ucci and Grasso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9" w:tooltip="Hobson, 2014 #1201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bson and Friston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0864A545" w14:textId="77777777" w:rsidTr="009C23B5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F196DC1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D946AA4" w14:textId="77777777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Supernatural agency experiences </w:t>
            </w:r>
          </w:p>
        </w:tc>
        <w:tc>
          <w:tcPr>
            <w:tcW w:w="8647" w:type="dxa"/>
          </w:tcPr>
          <w:p w14:paraId="01CBF437" w14:textId="4092E14B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ndersen&lt;/Author&gt;&lt;Year&gt;2017&lt;/Year&gt;&lt;RecNum&gt;14204&lt;/RecNum&gt;&lt;DisplayText&gt;(Andersen, 2017, Hohwy and Paton, 2010)&lt;/DisplayText&gt;&lt;record&gt;&lt;rec-number&gt;14204&lt;/rec-number&gt;&lt;foreign-keys&gt;&lt;key app="EN" db-id="a9sasfrx2swve8e59dev5fr5fwpt9zfdstpd" timestamp="1552451524"&gt;14204&lt;/key&gt;&lt;/foreign-keys&gt;&lt;ref-type name="Thesis"&gt;32&lt;/ref-type&gt;&lt;contributors&gt;&lt;authors&gt;&lt;author&gt;Andersen, M.M.&lt;/author&gt;&lt;/authors&gt;&lt;/contributors&gt;&lt;titles&gt;&lt;title&gt;Supernatural agents in predictive minds&lt;/title&gt;&lt;secondary-title&gt;Philosophy&lt;/secondary-title&gt;&lt;/titles&gt;&lt;periodical&gt;&lt;full-title&gt;Philosophy&lt;/full-title&gt;&lt;abbr-1&gt;Philosophy&lt;/abbr-1&gt;&lt;abbr-2&gt;Philosophy&lt;/abbr-2&gt;&lt;/periodical&gt;&lt;volume&gt;PhD&lt;/volume&gt;&lt;dates&gt;&lt;year&gt;2017&lt;/year&gt;&lt;/dates&gt;&lt;pub-location&gt;Aarhus&lt;/pub-location&gt;&lt;publisher&gt;Aarhus University&lt;/publisher&gt;&lt;urls&gt;&lt;/urls&gt;&lt;/record&gt;&lt;/Cite&gt;&lt;Cite&gt;&lt;Author&gt;Hohwy&lt;/Author&gt;&lt;Year&gt;2010&lt;/Year&gt;&lt;RecNum&gt;8047&lt;/RecNum&gt;&lt;record&gt;&lt;rec-number&gt;8047&lt;/rec-number&gt;&lt;foreign-keys&gt;&lt;key app="EN" db-id="a9sasfrx2swve8e59dev5fr5fwpt9zfdstpd" timestamp="0"&gt;8047&lt;/key&gt;&lt;/foreign-keys&gt;&lt;ref-type name="Journal Article"&gt;17&lt;/ref-type&gt;&lt;contributors&gt;&lt;authors&gt;&lt;author&gt;Hohwy, J.&lt;/author&gt;&lt;author&gt;Paton, B.&lt;/author&gt;&lt;/authors&gt;&lt;/contributors&gt;&lt;titles&gt;&lt;title&gt;Explaining away the body: experiences of supernaturally caused touch and touch on non-hand objects within the rubber hand illusion &lt;/title&gt;&lt;secondary-title&gt;PLoS ONE&lt;/secondary-title&gt;&lt;/titles&gt;&lt;periodical&gt;&lt;full-title&gt;PloS One&lt;/full-title&gt;&lt;abbr-1&gt;PLoS One&lt;/abbr-1&gt;&lt;abbr-2&gt;PLoS One&lt;/abbr-2&gt;&lt;/periodical&gt;&lt;pages&gt;e9416&lt;/pages&gt;&lt;volume&gt;5&lt;/volume&gt;&lt;number&gt;2&lt;/number&gt;&lt;dates&gt;&lt;year&gt;2010&lt;/year&gt;&lt;/dates&gt;&lt;urls&gt;&lt;related-urls&gt;&lt;url&gt;http://dx.plos.org/10.1371/journal.pone.0009416&lt;/url&gt;&lt;/related-urls&gt;&lt;/urls&gt;&lt;electronic-resource-num&gt;http://dx.plos.org/10.1371/journal.pone.0009416 &lt;/electronic-resource-num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Andersen, 2017 #1420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ndersen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9" w:tooltip="Hohwy, 2010 #804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 and Paton, 2010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409D3743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8F3729A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BA377FA" w14:textId="4D754A0D" w:rsidR="00285B42" w:rsidRPr="00443407" w:rsidRDefault="0080357F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henomenal unity</w:t>
            </w:r>
          </w:p>
        </w:tc>
        <w:tc>
          <w:tcPr>
            <w:tcW w:w="8647" w:type="dxa"/>
          </w:tcPr>
          <w:p w14:paraId="093E9315" w14:textId="112DA636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ese&lt;/Author&gt;&lt;Year&gt;2018&lt;/Year&gt;&lt;RecNum&gt;14250&lt;/RecNum&gt;&lt;DisplayText&gt;(Wiese, 2018)&lt;/DisplayText&gt;&lt;record&gt;&lt;rec-number&gt;14250&lt;/rec-number&gt;&lt;foreign-keys&gt;&lt;key app="EN" db-id="a9sasfrx2swve8e59dev5fr5fwpt9zfdstpd" timestamp="1552819378"&gt;14250&lt;/key&gt;&lt;/foreign-keys&gt;&lt;ref-type name="Book"&gt;6&lt;/ref-type&gt;&lt;contributors&gt;&lt;authors&gt;&lt;author&gt;Wiese, W.&lt;/author&gt;&lt;/authors&gt;&lt;/contributors&gt;&lt;titles&gt;&lt;title&gt;Experienced wholeness&lt;/title&gt;&lt;/titles&gt;&lt;dates&gt;&lt;year&gt;2018&lt;/year&gt;&lt;/dates&gt;&lt;pub-location&gt;Cambridge, Mass.&lt;/pub-location&gt;&lt;publisher&gt;MIT Press&lt;/publisher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88" w:tooltip="Wiese, 2018 #1425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1B65" w:rsidRPr="00443407" w14:paraId="25AEDCDE" w14:textId="77777777" w:rsidTr="006C67BF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2F203A0" w14:textId="77777777" w:rsidR="00B81B65" w:rsidRPr="00443407" w:rsidRDefault="00B81B65" w:rsidP="006C67B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0981DF47" w14:textId="5DFE9766" w:rsidR="00B81B65" w:rsidRPr="00443407" w:rsidRDefault="00B81B65" w:rsidP="006C67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Art and musi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perception</w:t>
            </w:r>
          </w:p>
        </w:tc>
        <w:tc>
          <w:tcPr>
            <w:tcW w:w="8647" w:type="dxa"/>
          </w:tcPr>
          <w:p w14:paraId="565F6B93" w14:textId="2131AD56" w:rsidR="00B81B65" w:rsidRPr="00443407" w:rsidRDefault="00B81B65" w:rsidP="006C67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W4gZGUgQ3J1eXM8L0F1dGhvcj48WWVhcj4yMDExPC9Z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W4gZGUgQ3J1eXM8L0F1dGhvcj48WWVhcj4yMDExPC9Z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66" w:tooltip="Van de Cruys, 2011 #1419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 de Cruys and Wagemans, 2011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98" w:tooltip="Michael, 2017 #1420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ichael and Wolf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2" w:tooltip="Koelsch, 2019 #1420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oelsch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8" w:tooltip="Vuust, 2014 #1435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uust and Witek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644A0857" w14:textId="77777777" w:rsidTr="009C23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9EBADEB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017BDA68" w14:textId="77777777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Temporal perception</w:t>
            </w:r>
          </w:p>
        </w:tc>
        <w:tc>
          <w:tcPr>
            <w:tcW w:w="8647" w:type="dxa"/>
          </w:tcPr>
          <w:p w14:paraId="07766695" w14:textId="611237AB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Y8L1llYXI+PFJl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Y8L1llYXI+PFJl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0" w:tooltip="Hohwy, 2016 #1410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 et al.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6" w:tooltip="Wiese, 2017 #1416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, 2017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52" w:tooltip="Kent, 2019 #1420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ent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7" w:tooltip="Sato, 2016 #1423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ato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7" w:tooltip="Vogel, 2018 #1389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ogel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69D9FB19" w14:textId="77777777" w:rsidTr="009C23B5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82E3EE5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gnitive aspects </w:t>
            </w:r>
          </w:p>
        </w:tc>
        <w:tc>
          <w:tcPr>
            <w:tcW w:w="3118" w:type="dxa"/>
          </w:tcPr>
          <w:p w14:paraId="012FBCB9" w14:textId="77777777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P and folk psychology</w:t>
            </w:r>
          </w:p>
        </w:tc>
        <w:tc>
          <w:tcPr>
            <w:tcW w:w="8647" w:type="dxa"/>
          </w:tcPr>
          <w:p w14:paraId="1F67BD68" w14:textId="005C44DF" w:rsidR="009C23B5" w:rsidRPr="00443407" w:rsidRDefault="009C23B5" w:rsidP="009C23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ewhurst&lt;/Author&gt;&lt;Year&gt;2017&lt;/Year&gt;&lt;RecNum&gt;14161&lt;/RecNum&gt;&lt;DisplayText&gt;(Dewhurst, 2017)&lt;/DisplayText&gt;&lt;record&gt;&lt;rec-number&gt;14161&lt;/rec-number&gt;&lt;foreign-keys&gt;&lt;key app="EN" db-id="a9sasfrx2swve8e59dev5fr5fwpt9zfdstpd" timestamp="1552359414"&gt;14161&lt;/key&gt;&lt;/foreign-keys&gt;&lt;ref-type name="Book Section"&gt;5&lt;/ref-type&gt;&lt;contributors&gt;&lt;authors&gt;&lt;author&gt;Dewhurst, Joe&lt;/author&gt;&lt;/authors&gt;&lt;secondary-authors&gt;&lt;author&gt;Metzinger, Thomas K.&lt;/author&gt;&lt;author&gt;Wiese, Wanja&lt;/author&gt;&lt;/secondary-authors&gt;&lt;/contributors&gt;&lt;titles&gt;&lt;title&gt;Folk Psychology and the Bayesian Brain&lt;/title&gt;&lt;secondary-title&gt;Philosophy and Predictive Processing&lt;/secondary-title&gt;&lt;short-title&gt;Folk Psychology and the Bayesian Brain&lt;/short-title&gt;&lt;/titles&gt;&lt;section&gt;9&lt;/section&gt;&lt;keywords&gt;&lt;keyword&gt;Desire, Belief, Eliminativism, Cognitive ontology, Instrumentalism, Propositional attitude psychology, Folk psychology, Revision, Realism, Predictive processing&lt;/keyword&gt;&lt;/keywords&gt;&lt;dates&gt;&lt;year&gt;2017&lt;/year&gt;&lt;/dates&gt;&lt;pub-location&gt;Frankfurt am Main&lt;/pub-location&gt;&lt;publisher&gt;MIND Group&lt;/publisher&gt;&lt;isbn&gt;9783958573109&lt;/isbn&gt;&lt;urls&gt;&lt;related-urls&gt;&lt;url&gt;https://predictive-mind.net/papers/folk-psychology-and-the-bayesian-brain&lt;/url&gt;&lt;/related-urls&gt;&lt;/urls&gt;&lt;electronic-resource-num&gt;10.15502/9783958573109&lt;/electronic-resource-num&gt;&lt;language&gt;English&lt;/language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3" w:tooltip="Dewhurst, 2017 #1416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ewhurst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C23B5" w:rsidRPr="00443407" w14:paraId="663DCC4D" w14:textId="77777777" w:rsidTr="009C23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A82DBE3" w14:textId="77777777" w:rsidR="009C23B5" w:rsidRPr="00443407" w:rsidRDefault="009C23B5" w:rsidP="009C23B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93A87E7" w14:textId="77777777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Modularity</w:t>
            </w:r>
          </w:p>
        </w:tc>
        <w:tc>
          <w:tcPr>
            <w:tcW w:w="8647" w:type="dxa"/>
          </w:tcPr>
          <w:p w14:paraId="157C8D1A" w14:textId="65CA4AE6" w:rsidR="009C23B5" w:rsidRPr="00443407" w:rsidRDefault="009C23B5" w:rsidP="009C23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ohwy&lt;/Author&gt;&lt;Year&gt;2013&lt;/Year&gt;&lt;RecNum&gt;11433&lt;/RecNum&gt;&lt;Suffix&gt;: Ch 7&lt;/Suffix&gt;&lt;DisplayText&gt;(Hohwy, 2013: Ch 7, Drayson, 2017)&lt;/DisplayText&gt;&lt;record&gt;&lt;rec-number&gt;11433&lt;/rec-number&gt;&lt;foreign-keys&gt;&lt;key app="EN" db-id="a9sasfrx2swve8e59dev5fr5fwpt9zfdstpd" timestamp="1357436147"&gt;11433&lt;/key&gt;&lt;/foreign-keys&gt;&lt;ref-type name="Book"&gt;6&lt;/ref-type&gt;&lt;contributors&gt;&lt;authors&gt;&lt;author&gt;Hohwy, J.&lt;/author&gt;&lt;/authors&gt;&lt;/contributors&gt;&lt;titles&gt;&lt;title&gt;The Predictive Mind&lt;/title&gt;&lt;/titles&gt;&lt;dates&gt;&lt;year&gt;2013&lt;/year&gt;&lt;/dates&gt;&lt;pub-location&gt;Oxford&lt;/pub-location&gt;&lt;publisher&gt;Oxford University Press&lt;/publisher&gt;&lt;urls&gt;&lt;/urls&gt;&lt;/record&gt;&lt;/Cite&gt;&lt;Cite&gt;&lt;Author&gt;Drayson&lt;/Author&gt;&lt;Year&gt;2017&lt;/Year&gt;&lt;RecNum&gt;13608&lt;/RecNum&gt;&lt;record&gt;&lt;rec-number&gt;13608&lt;/rec-number&gt;&lt;foreign-keys&gt;&lt;key app="EN" db-id="a9sasfrx2swve8e59dev5fr5fwpt9zfdstpd" timestamp="1492697660"&gt;13608&lt;/key&gt;&lt;/foreign-keys&gt;&lt;ref-type name="Journal Article"&gt;17&lt;/ref-type&gt;&lt;contributors&gt;&lt;authors&gt;&lt;author&gt;Drayson, Z.&lt;/author&gt;&lt;/authors&gt;&lt;/contributors&gt;&lt;auth-address&gt;{Frankfurt am Main}&lt;/auth-address&gt;&lt;titles&gt;&lt;title&gt;Modularity and the predictive mind&lt;/title&gt;&lt;/titles&gt;&lt;dates&gt;&lt;year&gt;2017&lt;/year&gt;&lt;/dates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6" w:tooltip="Hohwy, 2013 #1143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3: Ch 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8" w:tooltip="Drayson, 2017 #1360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rayson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78221E5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B2FC36B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96F4CFF" w14:textId="1D83DEC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Language</w:t>
            </w:r>
          </w:p>
        </w:tc>
        <w:tc>
          <w:tcPr>
            <w:tcW w:w="8647" w:type="dxa"/>
          </w:tcPr>
          <w:p w14:paraId="7DE9A594" w14:textId="136B774C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ckering&lt;/Author&gt;&lt;Year&gt;2014&lt;/Year&gt;&lt;RecNum&gt;12384&lt;/RecNum&gt;&lt;DisplayText&gt;(Pickering and Clark, 2014)&lt;/DisplayText&gt;&lt;record&gt;&lt;rec-number&gt;12384&lt;/rec-number&gt;&lt;foreign-keys&gt;&lt;key app="EN" db-id="a9sasfrx2swve8e59dev5fr5fwpt9zfdstpd" timestamp="1432300469"&gt;12384&lt;/key&gt;&lt;/foreign-keys&gt;&lt;ref-type name="Journal Article"&gt;17&lt;/ref-type&gt;&lt;contributors&gt;&lt;authors&gt;&lt;author&gt;Pickering, Martin J.&lt;/author&gt;&lt;author&gt;Clark, Andy&lt;/author&gt;&lt;/authors&gt;&lt;/contributors&gt;&lt;titles&gt;&lt;title&gt;Getting ahead: forward models and their place in cognitive architecture&lt;/title&gt;&lt;secondary-title&gt;Trends in Cognitive Sciences&lt;/secondary-title&gt;&lt;/titles&gt;&lt;periodical&gt;&lt;full-title&gt;Trends in Cognitive Sciences&lt;/full-title&gt;&lt;abbr-1&gt;Trends Cogn. Sci.&lt;/abbr-1&gt;&lt;abbr-2&gt;Trends Cogn Sci&lt;/abbr-2&gt;&lt;/periodical&gt;&lt;pages&gt;451-456&lt;/pages&gt;&lt;volume&gt;18&lt;/volume&gt;&lt;number&gt;9&lt;/number&gt;&lt;keywords&gt;&lt;keyword&gt;forward model&lt;/keyword&gt;&lt;keyword&gt;active inference&lt;/keyword&gt;&lt;keyword&gt;prediction&lt;/keyword&gt;&lt;keyword&gt;simulation&lt;/keyword&gt;&lt;keyword&gt;predictive coding&lt;/keyword&gt;&lt;keyword&gt;joint action&lt;/keyword&gt;&lt;keyword&gt;language&lt;/keyword&gt;&lt;/keywords&gt;&lt;dates&gt;&lt;year&gt;2014&lt;/year&gt;&lt;pub-dates&gt;&lt;date&gt;9//&lt;/date&gt;&lt;/pub-dates&gt;&lt;/dates&gt;&lt;isbn&gt;1364-6613&lt;/isbn&gt;&lt;urls&gt;&lt;related-urls&gt;&lt;url&gt;http://www.sciencedirect.com/science/article/pii/S1364661314001260&lt;/url&gt;&lt;/related-urls&gt;&lt;/urls&gt;&lt;electronic-resource-num&gt;http://dx.doi.org/10.1016/j.tics.2014.05.006&lt;/electronic-resource-num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20" w:tooltip="Pickering, 2014 #1238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ickering and Clark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6705D1E6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2BBF3C6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E3F5425" w14:textId="1E18440D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Reading</w:t>
            </w:r>
          </w:p>
        </w:tc>
        <w:tc>
          <w:tcPr>
            <w:tcW w:w="8647" w:type="dxa"/>
          </w:tcPr>
          <w:p w14:paraId="4E8BDF64" w14:textId="610D4A0E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abry&lt;/Author&gt;&lt;Year&gt;2017&lt;/Year&gt;&lt;RecNum&gt;14164&lt;/RecNum&gt;&lt;DisplayText&gt;(Fabry, 2017a)&lt;/DisplayText&gt;&lt;record&gt;&lt;rec-number&gt;14164&lt;/rec-number&gt;&lt;foreign-keys&gt;&lt;key app="EN" db-id="a9sasfrx2swve8e59dev5fr5fwpt9zfdstpd" timestamp="1552359460"&gt;14164&lt;/key&gt;&lt;/foreign-keys&gt;&lt;ref-type name="Book Section"&gt;5&lt;/ref-type&gt;&lt;contributors&gt;&lt;authors&gt;&lt;author&gt;Fabry, Regina E.&lt;/author&gt;&lt;/authors&gt;&lt;secondary-authors&gt;&lt;author&gt;Metzinger, Thomas K.&lt;/author&gt;&lt;author&gt;Wiese, Wanja&lt;/author&gt;&lt;/secondary-authors&gt;&lt;/contributors&gt;&lt;titles&gt;&lt;title&gt;Predictive Processing and Cognitive Development&lt;/title&gt;&lt;secondary-title&gt;Philosophy and Predictive Processing&lt;/secondary-title&gt;&lt;short-title&gt;Predictive Processing and Cognitive Development&lt;/short-title&gt;&lt;/titles&gt;&lt;section&gt;13&lt;/section&gt;&lt;keywords&gt;&lt;keyword&gt;Predictive processing, Cognitive niche construction, Enculturation Neural plasticity, Neural reuse, Scaffolded learning, Cognitive norms, Embodied cognition&lt;/keyword&gt;&lt;/keywords&gt;&lt;dates&gt;&lt;year&gt;2017&lt;/year&gt;&lt;/dates&gt;&lt;pub-location&gt;Frankfurt am Main&lt;/pub-location&gt;&lt;publisher&gt;MIND Group&lt;/publisher&gt;&lt;isbn&gt;9783958573147&lt;/isbn&gt;&lt;urls&gt;&lt;related-urls&gt;&lt;url&gt;https://predictive-mind.net/papers/predictive-processing-and-cognitive-development&lt;/url&gt;&lt;/related-urls&gt;&lt;/urls&gt;&lt;electronic-resource-num&gt;10.15502/9783958573147&lt;/electronic-resource-num&gt;&lt;language&gt;English&lt;/language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2" w:tooltip="Fabry, 2017 #1416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abry, 2017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1B65" w:rsidRPr="00443407" w14:paraId="774DB493" w14:textId="77777777" w:rsidTr="006C67BF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8F7D85E" w14:textId="77777777" w:rsidR="00B81B65" w:rsidRPr="00443407" w:rsidRDefault="00B81B65" w:rsidP="006C67B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73479A2" w14:textId="77777777" w:rsidR="00B81B65" w:rsidRPr="00443407" w:rsidRDefault="00B81B65" w:rsidP="006C67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elf-deception</w:t>
            </w:r>
          </w:p>
        </w:tc>
        <w:tc>
          <w:tcPr>
            <w:tcW w:w="8647" w:type="dxa"/>
          </w:tcPr>
          <w:p w14:paraId="132B183E" w14:textId="6A9D93CA" w:rsidR="00B81B65" w:rsidRPr="00443407" w:rsidRDefault="00B81B65" w:rsidP="006C67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liushch&lt;/Author&gt;&lt;Year&gt;2017&lt;/Year&gt;&lt;RecNum&gt;14165&lt;/RecNum&gt;&lt;DisplayText&gt;(Pliushch, 2017)&lt;/DisplayText&gt;&lt;record&gt;&lt;rec-number&gt;14165&lt;/rec-number&gt;&lt;foreign-keys&gt;&lt;key app="EN" db-id="a9sasfrx2swve8e59dev5fr5fwpt9zfdstpd" timestamp="1552362134"&gt;14165&lt;/key&gt;&lt;/foreign-keys&gt;&lt;ref-type name="Book Section"&gt;5&lt;/ref-type&gt;&lt;contributors&gt;&lt;authors&gt;&lt;author&gt;Pliushch, Iuliia&lt;/author&gt;&lt;/authors&gt;&lt;secondary-authors&gt;&lt;author&gt;Metzinger, Thomas K.&lt;/author&gt;&lt;author&gt;Wiese, Wanja&lt;/author&gt;&lt;/secondary-authors&gt;&lt;/contributors&gt;&lt;titles&gt;&lt;title&gt;The Overtone Model of Self-Deception&lt;/title&gt;&lt;secondary-title&gt;Philosophy and Predictive Processing&lt;/secondary-title&gt;&lt;short-title&gt;The Overtone Model of Self-Deception&lt;/short-title&gt;&lt;/titles&gt;&lt;section&gt;21&lt;/section&gt;&lt;keywords&gt;&lt;keyword&gt;Predictive processing, Counterfactuals, Binocular rivalry, Self-deception, Overtones, Interoception, Predictive coding&lt;/keyword&gt;&lt;/keywords&gt;&lt;dates&gt;&lt;year&gt;2017&lt;/year&gt;&lt;/dates&gt;&lt;pub-location&gt;Frankfurt am Main&lt;/pub-location&gt;&lt;publisher&gt;MIND Group&lt;/publisher&gt;&lt;isbn&gt;9783958573222&lt;/isbn&gt;&lt;urls&gt;&lt;related-urls&gt;&lt;url&gt;https://predictive-mind.net/papers/the-overtone-model-of-self-deception&lt;/url&gt;&lt;/related-urls&gt;&lt;/urls&gt;&lt;electronic-resource-num&gt;10.15502/9783958573222&lt;/electronic-resource-num&gt;&lt;language&gt;English&lt;/language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21" w:tooltip="Pliushch, 2017 #1416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liushch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D4061" w:rsidRPr="00443407" w14:paraId="6451BF82" w14:textId="77777777" w:rsidTr="006C67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0C905FB" w14:textId="77777777" w:rsidR="00CD4061" w:rsidRPr="00443407" w:rsidRDefault="00CD4061" w:rsidP="006C67B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AF73224" w14:textId="2C8AF2A2" w:rsidR="00CD4061" w:rsidRPr="00443407" w:rsidRDefault="00CD4061" w:rsidP="006C67B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ulture</w:t>
            </w:r>
          </w:p>
        </w:tc>
        <w:tc>
          <w:tcPr>
            <w:tcW w:w="8647" w:type="dxa"/>
          </w:tcPr>
          <w:p w14:paraId="584B859D" w14:textId="2F3DE05C" w:rsidR="00CD4061" w:rsidRPr="00443407" w:rsidRDefault="00CD4061" w:rsidP="006C67B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1zdGVhZDwvQXV0aG9yPjxZZWFyPjIwMTY8L1llYXI+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1zdGVhZDwvQXV0aG9yPjxZZWFyPjIwMTY8L1llYXI+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30" w:tooltip="Ramstead, 2016 #1445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mstead et al., 2016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74" w:tooltip="Veissière, 2019 #1445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eissière et al., 2019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4" w:tooltip="Fabry, 2018 #1421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abry, 201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94" w:tooltip="Maiese, 2019 #1445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aiese, 2019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6A1CF7FE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2FEBD65" w14:textId="31BA6382" w:rsidR="00285B42" w:rsidRPr="00443407" w:rsidRDefault="00B81B65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nteroceptio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, bodily sensation, emotion</w:t>
            </w:r>
          </w:p>
        </w:tc>
        <w:tc>
          <w:tcPr>
            <w:tcW w:w="3118" w:type="dxa"/>
          </w:tcPr>
          <w:p w14:paraId="26BE4C6E" w14:textId="6A7FD44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Emotion </w:t>
            </w:r>
          </w:p>
        </w:tc>
        <w:tc>
          <w:tcPr>
            <w:tcW w:w="8647" w:type="dxa"/>
          </w:tcPr>
          <w:p w14:paraId="6D86DEC4" w14:textId="27BE8541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E8L1llYXI+PFJl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==
</w:fldData>
              </w:fldChar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E8L1llYXI+PFJl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==
</w:fldData>
              </w:fldChar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4" w:tooltip="Hohwy, 2011 #1116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1</w:t>
              </w:r>
            </w:hyperlink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9" w:tooltip="Barrett, 2016 #1293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arrett, 2016</w:t>
              </w:r>
            </w:hyperlink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4" w:tooltip="Van de Cruys, 2017 #14197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 de Cruys, 2017</w:t>
              </w:r>
            </w:hyperlink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3" w:tooltip="Wilkinson, 2019 #1445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kinson et al., 2019</w:t>
              </w:r>
            </w:hyperlink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5786AFFC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04B5C4F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1BD8FF3" w14:textId="1754A80A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Pain </w:t>
            </w:r>
          </w:p>
        </w:tc>
        <w:tc>
          <w:tcPr>
            <w:tcW w:w="8647" w:type="dxa"/>
          </w:tcPr>
          <w:p w14:paraId="30480F7B" w14:textId="45CC1564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ardo&lt;/Author&gt;&lt;Year&gt;2017&lt;/Year&gt;&lt;RecNum&gt;13858&lt;/RecNum&gt;&lt;DisplayText&gt;(Fardo et al., 2017)&lt;/DisplayText&gt;&lt;record&gt;&lt;rec-number&gt;13858&lt;/rec-number&gt;&lt;foreign-keys&gt;&lt;key app="EN" db-id="a9sasfrx2swve8e59dev5fr5fwpt9zfdstpd" timestamp="1521245030"&gt;13858&lt;/key&gt;&lt;/foreign-keys&gt;&lt;ref-type name="Journal Article"&gt;17&lt;/ref-type&gt;&lt;contributors&gt;&lt;authors&gt;&lt;author&gt;Fardo, Francesca&lt;/author&gt;&lt;author&gt;Auksztulewicz, Ryszard&lt;/author&gt;&lt;author&gt;Allen, Micah&lt;/author&gt;&lt;author&gt;Dietz, Martin J.&lt;/author&gt;&lt;author&gt;Roepstorff, Andreas&lt;/author&gt;&lt;author&gt;Friston, Karl J.&lt;/author&gt;&lt;/authors&gt;&lt;/contributors&gt;&lt;titles&gt;&lt;title&gt;Expectation violation and attention to pain jointly modulate neural gain in somatosensory cortex&lt;/title&gt;&lt;secondary-title&gt;NeuroImage&lt;/secondary-title&gt;&lt;/titles&gt;&lt;periodical&gt;&lt;full-title&gt;Neuroimage&lt;/full-title&gt;&lt;abbr-1&gt;Neuroimage&lt;/abbr-1&gt;&lt;abbr-2&gt;Neuroimage&lt;/abbr-2&gt;&lt;/periodical&gt;&lt;pages&gt;109-121&lt;/pages&gt;&lt;volume&gt;153&lt;/volume&gt;&lt;dates&gt;&lt;year&gt;2017&lt;/year&gt;&lt;pub-dates&gt;&lt;date&gt;2017/06/01/&lt;/date&gt;&lt;/pub-dates&gt;&lt;/dates&gt;&lt;isbn&gt;1053-8119&lt;/isbn&gt;&lt;urls&gt;&lt;related-urls&gt;&lt;url&gt;http://www.sciencedirect.com/science/article/pii/S1053811917302501&lt;/url&gt;&lt;/related-urls&gt;&lt;/urls&gt;&lt;electronic-resource-num&gt;https://doi.org/10.1016/j.neuroimage.2017.03.041&lt;/electronic-resource-num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5" w:tooltip="Fardo, 2017 #1385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ardo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81B65" w:rsidRPr="00443407" w14:paraId="186ABE21" w14:textId="77777777" w:rsidTr="006C67BF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EC0CC7B" w14:textId="77777777" w:rsidR="00B81B65" w:rsidRPr="00443407" w:rsidRDefault="00B81B65" w:rsidP="006C67B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571790E" w14:textId="77777777" w:rsidR="00B81B65" w:rsidRPr="00443407" w:rsidRDefault="00B81B65" w:rsidP="006C67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Interoceptio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; brain-body coupling</w:t>
            </w:r>
          </w:p>
        </w:tc>
        <w:tc>
          <w:tcPr>
            <w:tcW w:w="8647" w:type="dxa"/>
          </w:tcPr>
          <w:p w14:paraId="0D3DD6EB" w14:textId="2E861529" w:rsidR="00B81B65" w:rsidRPr="00443407" w:rsidRDefault="00B81B65" w:rsidP="006C67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RdWFkdDwvQXV0aG9yPjxZZWFyPjIwMTg8L1llYXI+PFJl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RdWFkdDwvQXV0aG9yPjxZZWFyPjIwMTg8L1llYXI+PFJl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23" w:tooltip="Quadt, 2018 #1415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Quadt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46" w:tooltip="Seth, 2016 #1396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eth and Friston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7" w:tooltip="Stephan, 2016 #1396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tephan et al.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42" w:tooltip="Seth, 2013 #1195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eth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99" w:tooltip="Gallagher, 2018 #1419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allagher and Alle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" w:tooltip="Allen, 2018 #1419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llen and Fristo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4" w:tooltip="Hohwy, 2011 #1116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1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" w:tooltip="Allen, 2019 #1434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llen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7B3F0917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36E0E3F" w14:textId="1FF76DDE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elf and consciousness</w:t>
            </w:r>
          </w:p>
        </w:tc>
        <w:tc>
          <w:tcPr>
            <w:tcW w:w="3118" w:type="dxa"/>
          </w:tcPr>
          <w:p w14:paraId="402559A5" w14:textId="77777777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elf</w:t>
            </w:r>
          </w:p>
        </w:tc>
        <w:tc>
          <w:tcPr>
            <w:tcW w:w="8647" w:type="dxa"/>
          </w:tcPr>
          <w:p w14:paraId="63602A2E" w14:textId="31E9484C" w:rsidR="00285B42" w:rsidRPr="00443407" w:rsidRDefault="00285B42" w:rsidP="008724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HBzPC9BdXRob3I+PFllYXI+MjAxNDwvWWVhcj48UmVj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HBzPC9BdXRob3I+PFllYXI+MjAxNDwvWWVhcj48UmVj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" w:tooltip="Apps, 2014 #1223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pps and Tsakiris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4" w:tooltip="Limanowski, 2013 #1183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imanowski and Blankenburg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02" w:tooltip="Gerrans, 2018 #1398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errans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2" w:tooltip="Letheby, 2017 #1417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etheby and Gerrans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8" w:tooltip="Schlicht, 2017 #1380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chlicht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oźniak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3" w:tooltip="Ciaunica, 2016 #1418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iaunica and Fotopoulou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8" w:tooltip="Hohwy, 2017 #1293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 and Michael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0" w:tooltip="Moutoussis, 2014 #1238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outoussis et al.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01" w:tooltip="Gerrans, 2015 #1429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errans, 2015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00" w:tooltip="Gerrans, 2015 #1429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errans, 2015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6" w:tooltip="Lin, 2015 #1429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in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8" w:tooltip="Kiverstein, 2018 #1430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verstei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0" w:tooltip="Wiese, in press #1122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 and Metzinger, in press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9" w:tooltip="Wiese, forthcoming #1434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, forthcoming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9" w:tooltip="Schlicht, 2019 #1435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chlicht and Venter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33BF087B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6063E68" w14:textId="25E1D9F4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4F05727A" w14:textId="647335AA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Consciousness</w:t>
            </w:r>
          </w:p>
        </w:tc>
        <w:tc>
          <w:tcPr>
            <w:tcW w:w="8647" w:type="dxa"/>
          </w:tcPr>
          <w:p w14:paraId="1F059202" w14:textId="07EDB0CC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Dg8L1llYXI+PFJl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Dg8L1llYXI+PFJl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1" w:tooltip="Hohwy, 2008 #634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 et al., 200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4" w:tooltip="Williford, 2018 #1420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ford et al., 201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2" w:tooltip="Solms, 2018 #1420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olms and Friston, 201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5" w:tooltip="Dolega, 2015 #1421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olega and Dewhurst, 2015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0" w:tooltip="Hohwy, 2015 #1293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5c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0" w:tooltip="Kirchhoff, 2019 #1423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 and Kiverstein, 2019a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7" w:tooltip="Clark, 2019 #14337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 et al., 2019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3" w:tooltip="Williford, 2017 #1434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ford, 2017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6" w:tooltip="Dolega, 2019 #1434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olega and Dewhurst, 2019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2" w:tooltip="Whyte, 2019 #14457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hyte, 2019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6" w:tooltip="Clark, 2019 #1446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9b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D879922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B0257E7" w14:textId="4C3BC7A1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Mental disorder</w:t>
            </w:r>
          </w:p>
        </w:tc>
        <w:tc>
          <w:tcPr>
            <w:tcW w:w="3118" w:type="dxa"/>
          </w:tcPr>
          <w:p w14:paraId="5C774CED" w14:textId="60C93217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Delusion</w:t>
            </w:r>
          </w:p>
        </w:tc>
        <w:tc>
          <w:tcPr>
            <w:tcW w:w="8647" w:type="dxa"/>
          </w:tcPr>
          <w:p w14:paraId="67CF0F37" w14:textId="224E4093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l0aDwvQXV0aG9yPjxZZWFyPjE5OTI8L1llYXI+PFJl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cml0aDwvQXV0aG9yPjxZZWFyPjE5OTI8L1llYXI+PFJl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6" w:tooltip="Frith, 1992 #7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th, 199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8" w:tooltip="Davies, 2000 #4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avies and Coltheart, 2000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1" w:tooltip="Hohwy, 2004 #86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0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42" w:tooltip="Hohwy, 2005 #11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 and Rosenberg, 200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" w:tooltip="Bortolotti, 2015 #1271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ortolotti and Miyazono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4" w:tooltip="Parrott, 2019 #1422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arrott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5" w:tooltip="Williams, 2018 #1422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, 2018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0" w:tooltip="Tappin, 2019 #1422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Tappin and Gadsby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5" w:tooltip="Corlett, 2019 #1433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rlett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965B786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1147D07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68F67370" w14:textId="4B2A4955" w:rsidR="00285B42" w:rsidRPr="00443407" w:rsidRDefault="00A848FF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allucinations</w:t>
            </w:r>
          </w:p>
        </w:tc>
        <w:tc>
          <w:tcPr>
            <w:tcW w:w="8647" w:type="dxa"/>
          </w:tcPr>
          <w:p w14:paraId="51B78B3E" w14:textId="65B2CBC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JsZXR0PC9BdXRob3I+PFllYXI+MjAxOTwvWWVhcj48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JsZXR0PC9BdXRob3I+PFllYXI+MjAxOTwvWWVhcj48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6" w:tooltip="Corlett, 2019 #1420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rlett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2" w:tooltip="Wilkinson, 2014 #1432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kinson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1E020A28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394BBD9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CA48C0A" w14:textId="6C73EE51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Psychosis in general </w:t>
            </w:r>
          </w:p>
        </w:tc>
        <w:tc>
          <w:tcPr>
            <w:tcW w:w="8647" w:type="dxa"/>
          </w:tcPr>
          <w:p w14:paraId="0F9D3B8B" w14:textId="19C1A5CD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terzer&lt;/Author&gt;&lt;Year&gt;2018&lt;/Year&gt;&lt;RecNum&gt;14206&lt;/RecNum&gt;&lt;DisplayText&gt;(Sterzer et al., 2018)&lt;/DisplayText&gt;&lt;record&gt;&lt;rec-number&gt;14206&lt;/rec-number&gt;&lt;foreign-keys&gt;&lt;key app="EN" db-id="a9sasfrx2swve8e59dev5fr5fwpt9zfdstpd" timestamp="1552451796"&gt;14206&lt;/key&gt;&lt;/foreign-keys&gt;&lt;ref-type name="Journal Article"&gt;17&lt;/ref-type&gt;&lt;contributors&gt;&lt;authors&gt;&lt;author&gt;Sterzer, Philipp&lt;/author&gt;&lt;author&gt;Adams, Rick A.&lt;/author&gt;&lt;author&gt;Fletcher, Paul&lt;/author&gt;&lt;author&gt;Frith, Chris&lt;/author&gt;&lt;author&gt;Lawrie, Stephen M.&lt;/author&gt;&lt;author&gt;Muckli, Lars&lt;/author&gt;&lt;author&gt;Petrovic, Predrag&lt;/author&gt;&lt;author&gt;Uhlhaas, Peter&lt;/author&gt;&lt;author&gt;Voss, Martin&lt;/author&gt;&lt;author&gt;Corlett, Philip R.&lt;/author&gt;&lt;/authors&gt;&lt;/contributors&gt;&lt;titles&gt;&lt;title&gt;The Predictive Coding Account of Psychosis&lt;/title&gt;&lt;secondary-title&gt;Biological Psychiatry&lt;/secondary-title&gt;&lt;/titles&gt;&lt;periodical&gt;&lt;full-title&gt;Biological Psychiatry&lt;/full-title&gt;&lt;abbr-1&gt;Biol. Psychiatry&lt;/abbr-1&gt;&lt;abbr-2&gt;Biol Psychiatry&lt;/abbr-2&gt;&lt;/periodical&gt;&lt;pages&gt;634-643&lt;/pages&gt;&lt;volume&gt;84&lt;/volume&gt;&lt;number&gt;9&lt;/number&gt;&lt;keywords&gt;&lt;keyword&gt;Bayesian brain&lt;/keyword&gt;&lt;keyword&gt;Cognition&lt;/keyword&gt;&lt;keyword&gt;Delusions&lt;/keyword&gt;&lt;keyword&gt;Hallucinations&lt;/keyword&gt;&lt;keyword&gt;Learning&lt;/keyword&gt;&lt;keyword&gt;Perception&lt;/keyword&gt;&lt;keyword&gt;Predictive coding&lt;/keyword&gt;&lt;keyword&gt;Schizophrenia&lt;/keyword&gt;&lt;/keywords&gt;&lt;dates&gt;&lt;year&gt;2018&lt;/year&gt;&lt;pub-dates&gt;&lt;date&gt;2018/11/01/&lt;/date&gt;&lt;/pub-dates&gt;&lt;/dates&gt;&lt;isbn&gt;0006-3223&lt;/isbn&gt;&lt;urls&gt;&lt;related-urls&gt;&lt;url&gt;http://www.sciencedirect.com/science/article/pii/S0006322318315324&lt;/url&gt;&lt;/related-urls&gt;&lt;/urls&gt;&lt;electronic-resource-num&gt;https://doi.org/10.1016/j.biopsych.2018.05.015&lt;/electronic-resource-num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58" w:tooltip="Sterzer, 2018 #1420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terzer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824EA" w:rsidRPr="00443407" w14:paraId="566C5927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6C36E7B" w14:textId="77777777" w:rsidR="00A824EA" w:rsidRPr="00443407" w:rsidRDefault="00A824EA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02722520" w14:textId="28BB4DC4" w:rsidR="00A824EA" w:rsidRPr="00443407" w:rsidRDefault="00A824EA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epression; anxiety; stress</w:t>
            </w:r>
          </w:p>
        </w:tc>
        <w:tc>
          <w:tcPr>
            <w:tcW w:w="8647" w:type="dxa"/>
          </w:tcPr>
          <w:p w14:paraId="7006F831" w14:textId="00BB53A6" w:rsidR="00A824EA" w:rsidRPr="00443407" w:rsidRDefault="00A824EA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Rjb2NrPC9BdXRob3I+PFllYXI+MjAxNzwvWWVhcj48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WRjb2NrPC9BdXRob3I+PFllYXI+MjAxNzwvWWVhcj48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Badcock, 2017 #1422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adcock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8" w:tooltip="Peters, 2017 #1437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eters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4E05621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06B0288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6FC087A" w14:textId="3A5B942E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Autism; perceptual inference</w:t>
            </w:r>
          </w:p>
        </w:tc>
        <w:tc>
          <w:tcPr>
            <w:tcW w:w="8647" w:type="dxa"/>
          </w:tcPr>
          <w:p w14:paraId="5DDDE67E" w14:textId="2A6F6D9E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ZWxsaWNhbm88L0F1dGhvcj48WWVhcj4yMDEyPC9ZZWFy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ZWxsaWNhbm88L0F1dGhvcj48WWVhcj4yMDEyPC9ZZWFy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15" w:tooltip="Pellicano, 2012 #1134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ellicano and Burr, 2012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0" w:tooltip="Lawson, 2014 #1219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awson et al.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5" w:tooltip="Van de Cruys, 2014 #1184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 de Cruys et al.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3C9F9A56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E544C39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17A9078" w14:textId="445DF253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Autism; active inference</w:t>
            </w:r>
          </w:p>
        </w:tc>
        <w:tc>
          <w:tcPr>
            <w:tcW w:w="8647" w:type="dxa"/>
          </w:tcPr>
          <w:p w14:paraId="76051911" w14:textId="1E9100E8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WxtZXI8L0F1dGhvcj48WWVhcj4yMDE3PC9ZZWFyPjxS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==
</w:fldData>
              </w:fldChar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WxtZXI8L0F1dGhvcj48WWVhcj4yMDE3PC9ZZWFyPjxS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==
</w:fldData>
              </w:fldChar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</w:r>
            <w:r w:rsidR="00B129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09" w:tooltip="Palmer, 2017 #1324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almer et al., 2017</w:t>
              </w:r>
            </w:hyperlink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7" w:tooltip="Perrykkad, 2020 #1445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errykkad and Hohwy, 2020</w:t>
              </w:r>
            </w:hyperlink>
            <w:r w:rsidR="00B1296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63FE5A33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E1B131E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713F2249" w14:textId="060236CF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Autism; social cognition</w:t>
            </w:r>
          </w:p>
        </w:tc>
        <w:tc>
          <w:tcPr>
            <w:tcW w:w="8647" w:type="dxa"/>
          </w:tcPr>
          <w:p w14:paraId="1E134302" w14:textId="319CD56E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xuZXI8L0F1dGhvcj48WWVhcj4yMDA3PC9ZZWFyPjxS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xuZXI8L0F1dGhvcj48WWVhcj4yMDA3PC9ZZWFyPjxS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7" w:tooltip="Kilner, 2007 #742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lner et al., 200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0" w:tooltip="Palmer, 2015 #1244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almer et al.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4" w:tooltip="Quadt, 2017 #1420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Quadt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57063FBD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3297C98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0F7D43C4" w14:textId="17F023BE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Autism; self</w:t>
            </w:r>
          </w:p>
        </w:tc>
        <w:tc>
          <w:tcPr>
            <w:tcW w:w="8647" w:type="dxa"/>
          </w:tcPr>
          <w:p w14:paraId="539D5D04" w14:textId="7184D66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5zdGFudDwvQXV0aG9yPjxZZWFyPjIwMTg8L1llYXI+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5zdGFudDwvQXV0aG9yPjxZZWFyPjIwMTg8L1llYXI+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2" w:tooltip="Constant, 2018 #1418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nstant et al., 2018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6" w:tooltip="Perrykkad, 2019 #1437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errykkad and Hohwy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C409B" w:rsidRPr="00443407" w14:paraId="156F85CF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C8D3344" w14:textId="77777777" w:rsidR="00EC409B" w:rsidRPr="00443407" w:rsidRDefault="00EC409B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FF48D92" w14:textId="6B57A1F6" w:rsidR="00EC409B" w:rsidRPr="00443407" w:rsidRDefault="00EC409B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rauma</w:t>
            </w:r>
          </w:p>
        </w:tc>
        <w:tc>
          <w:tcPr>
            <w:tcW w:w="8647" w:type="dxa"/>
          </w:tcPr>
          <w:p w14:paraId="23E7FA06" w14:textId="6430C909" w:rsidR="00EC409B" w:rsidRPr="00443407" w:rsidRDefault="00EC409B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lkinson&lt;/Author&gt;&lt;Year&gt;2017&lt;/Year&gt;&lt;RecNum&gt;14320&lt;/RecNum&gt;&lt;DisplayText&gt;(Wilkinson et al., 2017)&lt;/DisplayText&gt;&lt;record&gt;&lt;rec-number&gt;14320&lt;/rec-number&gt;&lt;foreign-keys&gt;&lt;key app="EN" db-id="a9sasfrx2swve8e59dev5fr5fwpt9zfdstpd" timestamp="1554895958"&gt;14320&lt;/key&gt;&lt;/foreign-keys&gt;&lt;ref-type name="Journal Article"&gt;17&lt;/ref-type&gt;&lt;contributors&gt;&lt;authors&gt;&lt;author&gt;Wilkinson,Sam&lt;/author&gt;&lt;author&gt;Dodgson,Guy&lt;/author&gt;&lt;author&gt;Meares,Kevin&lt;/author&gt;&lt;/authors&gt;&lt;/contributors&gt;&lt;auth-address&gt;Sam Wilkinson,School of Philosophy, Psychology and Language Sciences, University of Edinburgh,United Kingdom,sam.wilkinson@ed.ac.uk&lt;/auth-address&gt;&lt;titles&gt;&lt;title&gt;Predictive Processing and the Varieties of Psychological Trauma&lt;/title&gt;&lt;secondary-title&gt;Frontiers in Psychology&lt;/secondary-title&gt;&lt;short-title&gt;Predictive processing and the varieties of psychological trauma&lt;/short-title&gt;&lt;/titles&gt;&lt;periodical&gt;&lt;full-title&gt;Frontiers in Psychology&lt;/full-title&gt;&lt;abbr-1&gt;Front. Psychol.&lt;/abbr-1&gt;&lt;abbr-2&gt;Front Psychol&lt;/abbr-2&gt;&lt;/periodical&gt;&lt;volume&gt;8&lt;/volume&gt;&lt;number&gt;1840&lt;/number&gt;&lt;keywords&gt;&lt;keyword&gt;predictive processing,Bayesian brain hypothesis,Trauma, Nervous System,PTSD,psychosis&lt;/keyword&gt;&lt;/keywords&gt;&lt;dates&gt;&lt;year&gt;2017&lt;/year&gt;&lt;pub-dates&gt;&lt;date&gt;2017-October-17&lt;/date&gt;&lt;/pub-dates&gt;&lt;/dates&gt;&lt;isbn&gt;1664-1078&lt;/isbn&gt;&lt;work-type&gt;Conceptual Analysis&lt;/work-type&gt;&lt;urls&gt;&lt;related-urls&gt;&lt;url&gt;https://www.frontiersin.org/article/10.3389/fpsyg.2017.01840&lt;/url&gt;&lt;/related-urls&gt;&lt;/urls&gt;&lt;electronic-resource-num&gt;10.3389/fpsyg.2017.01840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94" w:tooltip="Wilkinson, 2017 #1432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kinson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B38C9" w:rsidRPr="00443407" w14:paraId="267F223C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6DB2AA0" w14:textId="77777777" w:rsidR="00CB38C9" w:rsidRPr="00443407" w:rsidRDefault="00CB38C9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0FEFDB1" w14:textId="62F5BC8E" w:rsidR="00CB38C9" w:rsidRDefault="00CB38C9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ating disorders</w:t>
            </w:r>
          </w:p>
        </w:tc>
        <w:tc>
          <w:tcPr>
            <w:tcW w:w="8647" w:type="dxa"/>
          </w:tcPr>
          <w:p w14:paraId="2157204E" w14:textId="3C86DB2A" w:rsidR="00CB38C9" w:rsidRDefault="00CB38C9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dsby&lt;/Author&gt;&lt;Year&gt;In print.&lt;/Year&gt;&lt;RecNum&gt;14345&lt;/RecNum&gt;&lt;DisplayText&gt;(Gadsby and Hohwy, In print.)&lt;/DisplayText&gt;&lt;record&gt;&lt;rec-number&gt;14345&lt;/rec-number&gt;&lt;foreign-keys&gt;&lt;key app="EN" db-id="a9sasfrx2swve8e59dev5fr5fwpt9zfdstpd" timestamp="1556070036"&gt;14345&lt;/key&gt;&lt;/foreign-keys&gt;&lt;ref-type name="Book Section"&gt;5&lt;/ref-type&gt;&lt;contributors&gt;&lt;authors&gt;&lt;author&gt;Gadsby, S.&lt;/author&gt;&lt;author&gt;Hohwy, J. &lt;/author&gt;&lt;/authors&gt;&lt;secondary-authors&gt;&lt;author&gt;Gouveia, S.&lt;/author&gt;&lt;/secondary-authors&gt;&lt;/contributors&gt;&lt;titles&gt;&lt;title&gt;Why use predictive processing to explain psychopathology? The case of anorexia nervosa.&lt;/title&gt;&lt;secondary-title&gt;The Philosophy and Science of Predictive Processing&lt;/secondary-title&gt;&lt;/titles&gt;&lt;dates&gt;&lt;year&gt;In print.&lt;/year&gt;&lt;/dates&gt;&lt;publisher&gt;Bloomsbury&lt;/publisher&gt;&lt;urls&gt;&lt;/urls&gt;&lt;electronic-resource-num&gt;https://doi.org/10.31234/osf.io/y46z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8" w:tooltip="Gadsby, In print. #1434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adsby and Hohwy, In print.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340E4D6A" w14:textId="77777777" w:rsidR="00A644FB" w:rsidRDefault="00A644FB">
      <w:r>
        <w:rPr>
          <w:b/>
          <w:bCs/>
        </w:rPr>
        <w:br w:type="page"/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122"/>
        <w:gridCol w:w="3118"/>
        <w:gridCol w:w="8647"/>
      </w:tblGrid>
      <w:tr w:rsidR="00DB74C6" w:rsidRPr="00443407" w14:paraId="1ED47C6C" w14:textId="77777777" w:rsidTr="00D764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7" w:type="dxa"/>
            <w:gridSpan w:val="3"/>
            <w:shd w:val="clear" w:color="auto" w:fill="D9D9D9" w:themeFill="background1" w:themeFillShade="D9"/>
            <w:vAlign w:val="center"/>
          </w:tcPr>
          <w:p w14:paraId="1A17D1B3" w14:textId="4E9E902F" w:rsidR="00DB74C6" w:rsidRPr="00443407" w:rsidRDefault="00DB74C6" w:rsidP="00D7640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Predictive processing and </w:t>
            </w:r>
            <w:r w:rsidR="00E86F82">
              <w:rPr>
                <w:rFonts w:ascii="Times New Roman" w:hAnsi="Times New Roman" w:cs="Times New Roman"/>
                <w:sz w:val="20"/>
                <w:szCs w:val="20"/>
              </w:rPr>
              <w:t xml:space="preserve">topics in 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cognitive science</w:t>
            </w:r>
          </w:p>
        </w:tc>
      </w:tr>
      <w:tr w:rsidR="00285B42" w:rsidRPr="00443407" w14:paraId="5714B94C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8B5FE25" w14:textId="518769C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Representation</w:t>
            </w:r>
          </w:p>
        </w:tc>
        <w:tc>
          <w:tcPr>
            <w:tcW w:w="3118" w:type="dxa"/>
          </w:tcPr>
          <w:p w14:paraId="325C8D40" w14:textId="2728A6AC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tructural representation</w:t>
            </w:r>
            <w:r w:rsidR="00C960D6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7947F2">
              <w:rPr>
                <w:rFonts w:ascii="Times New Roman" w:hAnsi="Times New Roman" w:cs="Times New Roman"/>
                <w:sz w:val="20"/>
                <w:szCs w:val="20"/>
              </w:rPr>
              <w:t xml:space="preserve">isomorphism; </w:t>
            </w:r>
            <w:r w:rsidR="00C960D6">
              <w:rPr>
                <w:rFonts w:ascii="Times New Roman" w:hAnsi="Times New Roman" w:cs="Times New Roman"/>
                <w:sz w:val="20"/>
                <w:szCs w:val="20"/>
              </w:rPr>
              <w:t>connectionism</w:t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t>; knowledge</w:t>
            </w:r>
          </w:p>
        </w:tc>
        <w:tc>
          <w:tcPr>
            <w:tcW w:w="8647" w:type="dxa"/>
          </w:tcPr>
          <w:p w14:paraId="23A39EED" w14:textId="029FA8A6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xYJhZHppZWpld3NraTwvQXV0aG9yPjxZZWFyPjIwMTY8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</w:fldData>
              </w:fldCha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xYJhZHppZWpld3NraTwvQXV0aG9yPjxZZWFyPjIwMTY8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</w:fldData>
              </w:fldCha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ładziejewski, 2016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ładziejewski and Miłkowski, 2017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1" w:tooltip="Williams, 2019 #1426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, 2019b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4" w:tooltip="Dolega, 2017 #1428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olega, 2017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7" w:tooltip="Wiese, 2017 #1433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ese, 2017c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53" w:tooltip="Kiefer, 2019 #1435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efer, 2019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2" w:tooltip="Williams, 2018 #1435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 and Colling, 2018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54" w:tooltip="Kiefer, 2018 #14377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efer and Hohwy, 2018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9" w:tooltip="Ramstead, 2019 #1444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mstead et al., 2019c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03" w:tooltip="Ghijsen, 2018 #1438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hijsen, 2018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FE07D7B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1157239" w14:textId="3EBEED55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D24127F" w14:textId="61683365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Misrepresentation </w:t>
            </w:r>
          </w:p>
        </w:tc>
        <w:tc>
          <w:tcPr>
            <w:tcW w:w="8647" w:type="dxa"/>
          </w:tcPr>
          <w:p w14:paraId="5BE65F3D" w14:textId="663697E6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VmZXI8L0F1dGhvcj48WWVhcj5pbiBwcmVzczwvWWVh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</w:fldData>
              </w:fldChar>
            </w:r>
            <w:r w:rsidR="00F279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79B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VmZXI8L0F1dGhvcj48WWVhcj5pbiBwcmVzczwvWWVh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</w:fldData>
              </w:fldChar>
            </w:r>
            <w:r w:rsidR="00F279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79B2">
              <w:rPr>
                <w:rFonts w:ascii="Times New Roman" w:hAnsi="Times New Roman" w:cs="Times New Roman"/>
                <w:sz w:val="20"/>
                <w:szCs w:val="20"/>
              </w:rPr>
            </w:r>
            <w:r w:rsidR="00F279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79B2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5" w:tooltip="Kiefer, in press #1382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efer and Hohwy, in press</w:t>
              </w:r>
            </w:hyperlink>
            <w:r w:rsidR="00F279B2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7" w:tooltip="Kirchhoff, 2018 #1421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 and Robertson, 2018</w:t>
              </w:r>
            </w:hyperlink>
            <w:r w:rsidR="00F279B2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8" w:tooltip="Loughlin, 2016 #1307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oughlin, 2016</w:t>
              </w:r>
            </w:hyperlink>
            <w:r w:rsidR="00F279B2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6" w:tooltip="Williams, 2018 #1404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, 2018b</w:t>
              </w:r>
            </w:hyperlink>
            <w:r w:rsidR="00F279B2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54" w:tooltip="Kiefer, 2018 #1437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efer and Hohwy, 2018</w:t>
              </w:r>
            </w:hyperlink>
            <w:r w:rsidR="00F279B2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72291966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23A94C0" w14:textId="4B6DD975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62550711" w14:textId="0C6769C8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Inference and representation in the brain</w:t>
            </w:r>
          </w:p>
        </w:tc>
        <w:tc>
          <w:tcPr>
            <w:tcW w:w="8647" w:type="dxa"/>
          </w:tcPr>
          <w:p w14:paraId="72FD155A" w14:textId="1E4C38E2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VmZXI8L0F1dGhvcj48WWVhcj4yMDE3PC9ZZWFyPjxS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WVmZXI8L0F1dGhvcj48WWVhcj4yMDE3PC9ZZWFyPjxS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6" w:tooltip="Kiefer, 2017 #1363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efer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2" w:tooltip="Thomson, 2018 #1424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Thomson and Piccinini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8" w:tooltip="Hipolito, 2019 #1434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ipolito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9AB0420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DC05A10" w14:textId="2ED6B72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454EFEB0" w14:textId="09BF8362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Bayesian blur</w:t>
            </w:r>
          </w:p>
        </w:tc>
        <w:tc>
          <w:tcPr>
            <w:tcW w:w="8647" w:type="dxa"/>
          </w:tcPr>
          <w:p w14:paraId="028D816E" w14:textId="4D930E67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9jazwvQXV0aG9yPjxZZWFyPjIwMTg8L1llYXI+PFJl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9jazwvQXV0aG9yPjxZZWFyPjIwMTg8L1llYXI+PFJl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2" w:tooltip="Block, 2018 #1415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lock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92" w:tooltip="Madary, 2013 #1180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adary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3" w:tooltip="Clark, 2018 #1388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8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93" w:tooltip="Madary, 2017 #1427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Madary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C1A0D8C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427480C" w14:textId="4A4FD332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4E (extended, enactive, embedded, extended) cognition</w:t>
            </w:r>
          </w:p>
        </w:tc>
        <w:tc>
          <w:tcPr>
            <w:tcW w:w="3118" w:type="dxa"/>
          </w:tcPr>
          <w:p w14:paraId="42C5FD58" w14:textId="3B20C4DE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P conforms to 4E cognition without representation</w:t>
            </w:r>
          </w:p>
        </w:tc>
        <w:tc>
          <w:tcPr>
            <w:tcW w:w="8647" w:type="dxa"/>
          </w:tcPr>
          <w:p w14:paraId="4094EB77" w14:textId="19B14858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xsYWdoZXI8L0F1dGhvcj48WWVhcj4yMDE4PC9ZZWFy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xsYWdoZXI8L0F1dGhvcj48WWVhcj4yMDE4PC9ZZWFy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9" w:tooltip="Gallagher, 2018 #1419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allagher and Alle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45" w:tooltip="Hutto, 2018 #1421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utto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2" w:tooltip="Fabry, 2017 #1416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abry, 2017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7" w:tooltip="Downey, 2017 #1416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owney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" w:tooltip="Bruineberg, 2018 #1410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uineberg et al., 2018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4" w:tooltip="Burr, 2016 #1306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urr and Jones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5" w:tooltip="Burr, 2017 #1416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urr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7" w:tooltip="Kirchhoff, 2018 #1421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 and Robertso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44" w:tooltip="Hutto, 2017 #1426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utto and Myin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" w:tooltip="Bruineberg, 2014 #1215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uineberg and Rietveld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59" w:tooltip="Kirchhoff, 2018 #1436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, 2018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6" w:tooltip="Korbak, 2019 #1437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orbak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3A2A9E6C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D3ED728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4A1AC64" w14:textId="62D09DD6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P</w:t>
            </w:r>
            <w:r w:rsidR="00594FEA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threat to 4E cognition</w:t>
            </w:r>
          </w:p>
        </w:tc>
        <w:tc>
          <w:tcPr>
            <w:tcW w:w="8647" w:type="dxa"/>
          </w:tcPr>
          <w:p w14:paraId="595F5AC8" w14:textId="5E91E1EF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mRlcnNvbjwvQXV0aG9yPjxZZWFyPjIwMTc8L1llYXI+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</w:fldData>
              </w:fldChar>
            </w:r>
            <w:r w:rsidR="00BA21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A214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mRlcnNvbjwvQXV0aG9yPjxZZWFyPjIwMTc8L1llYXI+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</w:fldData>
              </w:fldChar>
            </w:r>
            <w:r w:rsidR="00BA214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A2144">
              <w:rPr>
                <w:rFonts w:ascii="Times New Roman" w:hAnsi="Times New Roman" w:cs="Times New Roman"/>
                <w:sz w:val="20"/>
                <w:szCs w:val="20"/>
              </w:rPr>
            </w:r>
            <w:r w:rsidR="00BA214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Anderson, 2017 #1421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nderson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" w:tooltip="Anderson, 2013 #1186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nderson and Chemero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7" w:tooltip="Zahavi, 2017 #1379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Zahavi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4F1DE7C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7FFF438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253CB2F" w14:textId="640A9B96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P</w:t>
            </w:r>
            <w:r w:rsidR="00594FEA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fits 4E cognition (with representation)</w:t>
            </w:r>
          </w:p>
        </w:tc>
        <w:tc>
          <w:tcPr>
            <w:tcW w:w="8647" w:type="dxa"/>
          </w:tcPr>
          <w:p w14:paraId="03A67C0E" w14:textId="06AB5AEC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GFyazwvQXV0aG9yPjxZZWFyPjIwMTc8L1llYXI+PFJl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</w:fldData>
              </w:fldChar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GFyazwvQXV0aG9yPjxZZWFyPjIwMTc8L1llYXI+PFJl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</w:fldData>
              </w:fldChar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</w:r>
            <w:r w:rsidR="00CD40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1" w:tooltip="Clark, 2017 #1386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7b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0" w:tooltip="Clark, 2017 #1386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7a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0" w:tooltip="de Bruin, 2017 #1416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e Bruin and Michael, 2017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8" w:tooltip="Clark, 2015 #1227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5b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87" w:tooltip="Linson, 2018 #1431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Linson et al., 2018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4" w:tooltip="Clark, 2018 #1431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8b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8" w:tooltip="Ramstead, 2019 #1407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mstead et al., 2019b</w:t>
              </w:r>
            </w:hyperlink>
            <w:r w:rsidR="00CD406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10DEEB23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5749E05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F1AFCC0" w14:textId="05FFABF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P</w:t>
            </w:r>
            <w:r w:rsidR="00594FEA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is internalist; accommodates 4E insights</w:t>
            </w:r>
          </w:p>
        </w:tc>
        <w:tc>
          <w:tcPr>
            <w:tcW w:w="8647" w:type="dxa"/>
          </w:tcPr>
          <w:p w14:paraId="395F1CC1" w14:textId="15414423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c8L1llYXI+PFJl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c8L1llYXI+PFJl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33" w:tooltip="Hohwy, 2017 #1325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7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2" w:tooltip="Hohwy, 2016 #1288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6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6" w:tooltip="Hohwy, 2018 #1421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8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, for discussion, see 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nVpbmViZXJnPC9BdXRob3I+PFllYXI+MjAxODwvWWVh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nVpbmViZXJnPC9BdXRob3I+PFllYXI+MjAxODwvWWVh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9" w:tooltip="Bruineberg, 2018 #1410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uineberg et al., 2018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0" w:tooltip="Bruineberg, 2014 #1215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uineberg and Rietveld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50" w:tooltip="Clark, 2017 #1386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lark, 2017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3" w:tooltip="Fabry, 2017 #1427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abry, 2017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99" w:tooltip="Williams, 2018 #1437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illiams, 2018e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91132B4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D4E9899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773D67C8" w14:textId="2C210B84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Direct perception; </w:t>
            </w:r>
            <w:proofErr w:type="spellStart"/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Gibsonian</w:t>
            </w:r>
            <w:proofErr w:type="spellEnd"/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topics</w:t>
            </w:r>
          </w:p>
        </w:tc>
        <w:tc>
          <w:tcPr>
            <w:tcW w:w="8647" w:type="dxa"/>
          </w:tcPr>
          <w:p w14:paraId="09C36BF4" w14:textId="3F22E41F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cmF5c29uPC9BdXRob3I+PFllYXI+MjAxODwvWWVhcj48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cmF5c29uPC9BdXRob3I+PFllYXI+MjAxODwvWWVhcj48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9" w:tooltip="Drayson, 2018 #1408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rayso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5" w:tooltip="Orlandi, 2016 #1328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Orlandi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4" w:tooltip="Orlandi, 2014 #1272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Orlandi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6" w:tooltip="Orlandi, 2018 #1423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Orlandi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754052AD" w14:textId="77777777" w:rsidTr="000A6D57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BEAD0DF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1B66D36" w14:textId="1882F01E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Markov blankets</w:t>
            </w:r>
          </w:p>
        </w:tc>
        <w:tc>
          <w:tcPr>
            <w:tcW w:w="8647" w:type="dxa"/>
          </w:tcPr>
          <w:p w14:paraId="1E887D6C" w14:textId="0EB25974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1zdGVhZDwvQXV0aG9yPjxZZWFyPjIwMTk8L1llYXI+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</w:fldData>
              </w:fldChar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1zdGVhZDwvQXV0aG9yPjxZZWFyPjIwMTk8L1llYXI+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</w:fldData>
              </w:fldChar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28" w:tooltip="Ramstead, 2019 #1407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mstead et al., 2019b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2" w:tooltip="Hohwy, 2016 #1288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6b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1" w:tooltip="Kirchhoff, 2018 #14026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 et al., 2018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8" w:tooltip="Palacios, 2017 #1431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alacios et al., 2017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6" w:tooltip="Kirchhoff, 2019 #14459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 and Kiverstein, 2019b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13748280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0C9E4B9" w14:textId="42309CA2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Biology</w:t>
            </w:r>
          </w:p>
        </w:tc>
        <w:tc>
          <w:tcPr>
            <w:tcW w:w="3118" w:type="dxa"/>
          </w:tcPr>
          <w:p w14:paraId="3DE74F98" w14:textId="3C7B3E9D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Life and self-evidencing</w:t>
            </w:r>
          </w:p>
        </w:tc>
        <w:tc>
          <w:tcPr>
            <w:tcW w:w="8647" w:type="dxa"/>
          </w:tcPr>
          <w:p w14:paraId="6DE55ED8" w14:textId="408E7240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Y8L1llYXI+PFJl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h3eTwvQXV0aG9yPjxZZWFyPjIwMTY8L1llYXI+PFJl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32" w:tooltip="Hohwy, 2016 #1288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6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91" w:tooltip="Friston, 2013 #1186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ston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3" w:tooltip="Constant, 2018 #1402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nstant et al., 2018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27" w:tooltip="Ramstead, 2019 #1408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amstead et al., 2019a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3" w:tooltip="Kirchhoff, 2018 #1421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, 2018c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35B92" w:rsidRPr="00443407" w14:paraId="5A8AAF18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635BFDDC" w14:textId="77777777" w:rsidR="00935B92" w:rsidRPr="00443407" w:rsidRDefault="00935B9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B26C447" w14:textId="684EE373" w:rsidR="00935B92" w:rsidRPr="00443407" w:rsidRDefault="00935B9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gent and niche</w:t>
            </w:r>
          </w:p>
        </w:tc>
        <w:tc>
          <w:tcPr>
            <w:tcW w:w="8647" w:type="dxa"/>
          </w:tcPr>
          <w:p w14:paraId="7944AC16" w14:textId="5B392687" w:rsidR="00935B92" w:rsidRPr="00443407" w:rsidRDefault="00935B9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uineberg&lt;/Author&gt;&lt;Year&gt;2018&lt;/Year&gt;&lt;RecNum&gt;14307&lt;/RecNum&gt;&lt;DisplayText&gt;(Bruineberg et al., 2018b)&lt;/DisplayText&gt;&lt;record&gt;&lt;rec-number&gt;14307&lt;/rec-number&gt;&lt;foreign-keys&gt;&lt;key app="EN" db-id="a9sasfrx2swve8e59dev5fr5fwpt9zfdstpd" timestamp="1554375496"&gt;14307&lt;/key&gt;&lt;/foreign-keys&gt;&lt;ref-type name="Journal Article"&gt;17&lt;/ref-type&gt;&lt;contributors&gt;&lt;authors&gt;&lt;author&gt;Bruineberg, Jelle&lt;/author&gt;&lt;author&gt;Rietveld, Erik&lt;/author&gt;&lt;author&gt;Parr, Thomas&lt;/author&gt;&lt;author&gt;van Maanen, Leendert&lt;/author&gt;&lt;author&gt;Friston, Karl J.&lt;/author&gt;&lt;/authors&gt;&lt;/contributors&gt;&lt;titles&gt;&lt;title&gt;Free-energy minimization in joint agent-environment systems: A niche construction perspective&lt;/title&gt;&lt;secondary-title&gt;Journal of Theoretical Biology&lt;/secondary-title&gt;&lt;/titles&gt;&lt;periodical&gt;&lt;full-title&gt;Journal of Theoretical Biology&lt;/full-title&gt;&lt;abbr-1&gt;J. Theor. Biol.&lt;/abbr-1&gt;&lt;abbr-2&gt;J Theor Biol&lt;/abbr-2&gt;&lt;/periodical&gt;&lt;pages&gt;161-178&lt;/pages&gt;&lt;volume&gt;455&lt;/volume&gt;&lt;keywords&gt;&lt;keyword&gt;Active inference&lt;/keyword&gt;&lt;keyword&gt;Free energy principle&lt;/keyword&gt;&lt;keyword&gt;Markov decision processes&lt;/keyword&gt;&lt;keyword&gt;Niche construction&lt;/keyword&gt;&lt;keyword&gt;Agent-environment complementarity&lt;/keyword&gt;&lt;keyword&gt;Adaptive environments&lt;/keyword&gt;&lt;keyword&gt;Desire paths&lt;/keyword&gt;&lt;/keywords&gt;&lt;dates&gt;&lt;year&gt;2018&lt;/year&gt;&lt;pub-dates&gt;&lt;date&gt;2018/10/14/&lt;/date&gt;&lt;/pub-dates&gt;&lt;/dates&gt;&lt;isbn&gt;0022-5193&lt;/isbn&gt;&lt;urls&gt;&lt;related-urls&gt;&lt;url&gt;http://www.sciencedirect.com/science/article/pii/S0022519318303151&lt;/url&gt;&lt;/related-urls&gt;&lt;/urls&gt;&lt;electronic-resource-num&gt;https://doi.org/10.1016/j.jtbi.2018.07.00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1" w:tooltip="Bruineberg, 2018 #14307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ruineberg et al., 2018b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0CCE659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7BF300E" w14:textId="59AF1D86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5C5F103" w14:textId="57FF0A29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Homeostasis and allostasis</w:t>
            </w:r>
          </w:p>
        </w:tc>
        <w:tc>
          <w:tcPr>
            <w:tcW w:w="8647" w:type="dxa"/>
          </w:tcPr>
          <w:p w14:paraId="35BBCDA4" w14:textId="20D08317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rcoran&lt;/Author&gt;&lt;Year&gt;2018&lt;/Year&gt;&lt;RecNum&gt;13879&lt;/RecNum&gt;&lt;DisplayText&gt;(Corcoran and Hohwy, 2018)&lt;/DisplayText&gt;&lt;record&gt;&lt;rec-number&gt;13879&lt;/rec-number&gt;&lt;foreign-keys&gt;&lt;key app="EN" db-id="a9sasfrx2swve8e59dev5fr5fwpt9zfdstpd" timestamp="1522660720"&gt;13879&lt;/key&gt;&lt;/foreign-keys&gt;&lt;ref-type name="Book Section"&gt;5&lt;/ref-type&gt;&lt;contributors&gt;&lt;authors&gt;&lt;author&gt;Corcoran, A.&lt;/author&gt;&lt;author&gt;Hohwy, J.&lt;/author&gt;&lt;/authors&gt;&lt;secondary-authors&gt;&lt;author&gt;Tsakiris, M.&lt;/author&gt;&lt;author&gt;de Preester, H.&lt;/author&gt;&lt;/secondary-authors&gt;&lt;/contributors&gt;&lt;titles&gt;&lt;title&gt;Allostasis, interoception, and the free energy principle: Feeling our way forward&lt;/title&gt;&lt;secondary-title&gt;The Interoceptive Basis of the Mind&lt;/secondary-title&gt;&lt;/titles&gt;&lt;dates&gt;&lt;year&gt;2018&lt;/year&gt;&lt;/dates&gt;&lt;pub-location&gt;Oxford&lt;/pub-location&gt;&lt;publisher&gt;Oxford University Press&lt;/publisher&gt;&lt;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4" w:tooltip="Corcoran, 2018 #1387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rcoran and Hohwy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4229C" w:rsidRPr="00443407" w14:paraId="43AD7A15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59FE9E39" w14:textId="77777777" w:rsidR="0064229C" w:rsidRPr="00443407" w:rsidRDefault="0064229C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808D1E4" w14:textId="5B159A05" w:rsidR="0064229C" w:rsidRPr="00443407" w:rsidRDefault="0064229C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volution </w:t>
            </w:r>
          </w:p>
        </w:tc>
        <w:tc>
          <w:tcPr>
            <w:tcW w:w="8647" w:type="dxa"/>
          </w:tcPr>
          <w:p w14:paraId="2568E1DC" w14:textId="6A8A1A0C" w:rsidR="0064229C" w:rsidRPr="00443407" w:rsidRDefault="0064229C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dcock&lt;/Author&gt;&lt;Year&gt;2019&lt;/Year&gt;&lt;RecNum&gt;14381&lt;/RecNum&gt;&lt;DisplayText&gt;(Badcock et al., 2019, Badcock, 2012)&lt;/DisplayText&gt;&lt;record&gt;&lt;rec-number&gt;14381&lt;/rec-number&gt;&lt;foreign-keys&gt;&lt;key app="EN" db-id="a9sasfrx2swve8e59dev5fr5fwpt9zfdstpd" timestamp="1558579359"&gt;14381&lt;/key&gt;&lt;/foreign-keys&gt;&lt;ref-type name="Journal Article"&gt;17&lt;/ref-type&gt;&lt;contributors&gt;&lt;authors&gt;&lt;author&gt;Badcock, Paul B.&lt;/author&gt;&lt;author&gt;Friston, Karl J.&lt;/author&gt;&lt;author&gt;Ramstead, Maxwell J. D.&lt;/author&gt;&lt;author&gt;Ploeger, Annemie&lt;/author&gt;&lt;author&gt;Hohwy, Jakob&lt;/author&gt;&lt;/authors&gt;&lt;/contributors&gt;&lt;titles&gt;&lt;title&gt;The hierarchically mechanistic mind: an evolutionary systems theory of the human brain, cognition, and behavior&lt;/title&gt;&lt;secondary-title&gt;Cognitive, Affective, &amp;amp; Behavioral Neuroscience&lt;/secondary-title&gt;&lt;/titles&gt;&lt;periodical&gt;&lt;full-title&gt;Cognitive, Affective, &amp;amp; Behavioral Neuroscience&lt;/full-title&gt;&lt;/periodical&gt;&lt;dates&gt;&lt;year&gt;2019&lt;/year&gt;&lt;pub-dates&gt;&lt;date&gt;2019/05/21&lt;/date&gt;&lt;/pub-dates&gt;&lt;/dates&gt;&lt;isbn&gt;1531-135X&lt;/isbn&gt;&lt;urls&gt;&lt;related-urls&gt;&lt;url&gt;https://doi.org/10.3758/s13415-019-00721-3&lt;/url&gt;&lt;/related-urls&gt;&lt;/urls&gt;&lt;electronic-resource-num&gt;10.3758/s13415-019-00721-3&lt;/electronic-resource-num&gt;&lt;/record&gt;&lt;/Cite&gt;&lt;Cite&gt;&lt;Author&gt;Badcock&lt;/Author&gt;&lt;Year&gt;2012&lt;/Year&gt;&lt;RecNum&gt;11061&lt;/RecNum&gt;&lt;record&gt;&lt;rec-number&gt;11061&lt;/rec-number&gt;&lt;foreign-keys&gt;&lt;key app="EN" db-id="a9sasfrx2swve8e59dev5fr5fwpt9zfdstpd" timestamp="1331381451"&gt;11061&lt;/key&gt;&lt;/foreign-keys&gt;&lt;ref-type name="Journal Article"&gt;17&lt;/ref-type&gt;&lt;contributors&gt;&lt;authors&gt;&lt;author&gt;Badcock, P. B.&lt;/author&gt;&lt;/authors&gt;&lt;/contributors&gt;&lt;titles&gt;&lt;title&gt;Evolutionary Systems Theory: A Unifying Meta-Theory of Psychological Science&lt;/title&gt;&lt;secondary-title&gt;Review of General Psychology&lt;/secondary-title&gt;&lt;/titles&gt;&lt;periodical&gt;&lt;full-title&gt;Review of General Psychology&lt;/full-title&gt;&lt;abbr-1&gt;Rev. Gen. Psychol.&lt;/abbr-1&gt;&lt;abbr-2&gt;Rev Gen Psychol&lt;/abbr-2&gt;&lt;/periodical&gt;&lt;pages&gt;10-23&lt;/pages&gt;&lt;volume&gt;16&lt;/volume&gt;&lt;number&gt;1&lt;/number&gt;&lt;dates&gt;&lt;year&gt;2012&lt;/year&gt;&lt;/dates&gt;&lt;urls&gt;&lt;/urls&gt;&lt;electronic-resource-num&gt;10.1037/a00263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" w:tooltip="Badcock, 2019 #1438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adcock et al., 2019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" w:tooltip="Badcock, 2012 #1106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adcock, 2012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7BACE06D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FAD88AC" w14:textId="2FB3B698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9160EF3" w14:textId="59560C40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cope of cognition</w:t>
            </w:r>
          </w:p>
        </w:tc>
        <w:tc>
          <w:tcPr>
            <w:tcW w:w="8647" w:type="dxa"/>
          </w:tcPr>
          <w:p w14:paraId="3E486DE6" w14:textId="3CAB43AA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1zPC9BdXRob3I+PFllYXI+MjAxNjwvWWVhcj48UmVj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1zPC9BdXRob3I+PFllYXI+MjAxNjwvWWVhcj48UmVj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50" w:tooltip="Sims, 2016 #1306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ims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7" w:tooltip="Calvo, 2017 #1367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alvo and Friston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3" w:tooltip="Kirchhoff, 2018 #1421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, 2018c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1" w:tooltip="Sims, 2017 #1416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ims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65" w:tooltip="Kirchhoff, 2017 #1431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irchhoff and Froese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B74C6" w:rsidRPr="00443407" w14:paraId="5828AF6C" w14:textId="77777777" w:rsidTr="0021360B">
        <w:trPr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7" w:type="dxa"/>
            <w:gridSpan w:val="3"/>
            <w:shd w:val="clear" w:color="auto" w:fill="D9D9D9" w:themeFill="background1" w:themeFillShade="D9"/>
            <w:vAlign w:val="center"/>
          </w:tcPr>
          <w:p w14:paraId="513422D2" w14:textId="50D0124D" w:rsidR="00DB74C6" w:rsidRPr="00443407" w:rsidRDefault="00DB74C6" w:rsidP="00D7640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The philosophy of science of predictive processing</w:t>
            </w:r>
          </w:p>
        </w:tc>
      </w:tr>
      <w:tr w:rsidR="00285B42" w:rsidRPr="00443407" w14:paraId="2A6D0B71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BDEB9F9" w14:textId="432A0F63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Evidence and falsifiability</w:t>
            </w:r>
          </w:p>
        </w:tc>
        <w:tc>
          <w:tcPr>
            <w:tcW w:w="3118" w:type="dxa"/>
          </w:tcPr>
          <w:p w14:paraId="51C3292A" w14:textId="03C11028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FEP and falsifiability</w:t>
            </w:r>
          </w:p>
        </w:tc>
        <w:tc>
          <w:tcPr>
            <w:tcW w:w="8647" w:type="dxa"/>
          </w:tcPr>
          <w:p w14:paraId="470F20E0" w14:textId="64077E32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xvbWJvPC9BdXRob3I+PFllYXI+MjAxODwvWWVhcj48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xvbWJvPC9BdXRob3I+PFllYXI+MjAxODwvWWVhcj48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</w:fldData>
              </w:fldCha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</w:r>
            <w:r w:rsidR="00B454F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1" w:tooltip="Colombo, 2018 #1423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lombo and Wright, 201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3" w:tooltip="Allen, 2018 #1387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llen, 2018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9" w:tooltip="Hohwy, 2015 #1324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5b</w:t>
              </w:r>
            </w:hyperlink>
            <w:r w:rsidR="00B454FE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82083A5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45CAE44" w14:textId="3C4DC193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74B5C49" w14:textId="27C4BBD3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Deviant priors; complete class theorems</w:t>
            </w:r>
          </w:p>
        </w:tc>
        <w:tc>
          <w:tcPr>
            <w:tcW w:w="8647" w:type="dxa"/>
          </w:tcPr>
          <w:p w14:paraId="61201DB5" w14:textId="0AE10DFF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xkPC9BdXRob3I+PFllYXI+MTk0NzwvWWVhcj48UmVj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xkPC9BdXRob3I+PFllYXI+MTk0NzwvWWVhcj48UmVj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79" w:tooltip="Wald, 1947 #1388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ald, 194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95" w:tooltip="Friston, 2017 #1400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ston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13" w:tooltip="Parr, 2018 #13855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arr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37B69CB6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2671116" w14:textId="6C62D119" w:rsidR="00285B42" w:rsidRPr="00443407" w:rsidRDefault="00AD06F9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ome e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xamples of empirical evidence</w:t>
            </w:r>
            <w:r w:rsidR="0021360B">
              <w:rPr>
                <w:rFonts w:ascii="Times New Roman" w:hAnsi="Times New Roman" w:cs="Times New Roman"/>
                <w:sz w:val="20"/>
                <w:szCs w:val="20"/>
              </w:rPr>
              <w:t xml:space="preserve"> in cognitive neuroscience</w:t>
            </w:r>
          </w:p>
        </w:tc>
        <w:tc>
          <w:tcPr>
            <w:tcW w:w="3118" w:type="dxa"/>
          </w:tcPr>
          <w:p w14:paraId="764AEB68" w14:textId="4BC3CA0A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dictive coding predicts neurons do not bifurcate</w:t>
            </w:r>
            <w:r w:rsidR="00D17E64">
              <w:rPr>
                <w:rFonts w:ascii="Times New Roman" w:hAnsi="Times New Roman" w:cs="Times New Roman"/>
                <w:sz w:val="20"/>
                <w:szCs w:val="20"/>
              </w:rPr>
              <w:t>; cortical responses in general</w:t>
            </w:r>
          </w:p>
        </w:tc>
        <w:tc>
          <w:tcPr>
            <w:tcW w:w="8647" w:type="dxa"/>
          </w:tcPr>
          <w:p w14:paraId="3335F2F6" w14:textId="2DB4E946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riston&lt;/Author&gt;&lt;Year&gt;2018&lt;/Year&gt;&lt;RecNum&gt;13949&lt;/RecNum&gt;&lt;DisplayText&gt;(Friston, 2018, Friston, 2005)&lt;/DisplayText&gt;&lt;record&gt;&lt;rec-number&gt;13949&lt;/rec-number&gt;&lt;foreign-keys&gt;&lt;key app="EN" db-id="a9sasfrx2swve8e59dev5fr5fwpt9zfdstpd" timestamp="1532597920"&gt;13949&lt;/key&gt;&lt;/foreign-keys&gt;&lt;ref-type name="Journal Article"&gt;17&lt;/ref-type&gt;&lt;contributors&gt;&lt;authors&gt;&lt;author&gt;Friston, Karl&lt;/author&gt;&lt;/authors&gt;&lt;/contributors&gt;&lt;titles&gt;&lt;title&gt;Does predictive coding have a future?&lt;/title&gt;&lt;secondary-title&gt;Nature Neuroscience&lt;/secondary-title&gt;&lt;/titles&gt;&lt;periodical&gt;&lt;full-title&gt;Nature Neuroscience&lt;/full-title&gt;&lt;abbr-1&gt;Nat. Neurosci.&lt;/abbr-1&gt;&lt;abbr-2&gt;Nat Neurosci&lt;/abbr-2&gt;&lt;/periodical&gt;&lt;dates&gt;&lt;year&gt;2018&lt;/year&gt;&lt;pub-dates&gt;&lt;date&gt;2018/07/23&lt;/date&gt;&lt;/pub-dates&gt;&lt;/dates&gt;&lt;isbn&gt;1546-1726&lt;/isbn&gt;&lt;urls&gt;&lt;related-urls&gt;&lt;url&gt;https://doi.org/10.1038/s41593-018-0200-7&lt;/url&gt;&lt;/related-urls&gt;&lt;/urls&gt;&lt;electronic-resource-num&gt;10.1038/s41593-018-0200-7&lt;/electronic-resource-num&gt;&lt;/record&gt;&lt;/Cite&gt;&lt;Cite&gt;&lt;Author&gt;Friston&lt;/Author&gt;&lt;Year&gt;2005&lt;/Year&gt;&lt;RecNum&gt;834&lt;/RecNum&gt;&lt;record&gt;&lt;rec-number&gt;834&lt;/rec-number&gt;&lt;foreign-keys&gt;&lt;key app="EN" db-id="a9sasfrx2swve8e59dev5fr5fwpt9zfdstpd" timestamp="0"&gt;834&lt;/key&gt;&lt;/foreign-keys&gt;&lt;ref-type name="Journal Article"&gt;17&lt;/ref-type&gt;&lt;contributors&gt;&lt;authors&gt;&lt;author&gt;Friston, K J&lt;/author&gt;&lt;/authors&gt;&lt;/contributors&gt;&lt;titles&gt;&lt;title&gt;A theory of cortical responses&lt;/title&gt;&lt;secondary-title&gt;Philosophical Transactions: Biological Sciences&lt;/secondary-title&gt;&lt;/titles&gt;&lt;pages&gt;815 - 836&lt;/pages&gt;&lt;volume&gt;369&lt;/volume&gt;&lt;number&gt;1456&lt;/number&gt;&lt;dates&gt;&lt;year&gt;2005&lt;/year&gt;&lt;/dates&gt;&lt;urls&gt;&lt;related-urls&gt;&lt;url&gt;http://www.journals.royalsoc.ac.uk/app/home/contribution.asp?wasp=3aa0896e59c44145a65b3a9135a8ddc5&amp;amp;referrer=parent&amp;amp;backto=issue,11,12;journal,2,109;linkingpublicationresults,1:102022,1&lt;/url&gt;&lt;/related-urls&gt;&lt;pdf-urls&gt;&lt;url&gt;http://www.journals.royalsoc.ac.uk/media/M5UC84PWMK0JXKLUPJ4P/Contributions/W/5/T/4/W5T4QMCP8T4K0UP8.pdf&lt;/url&gt;&lt;/pdf-urls&gt;&lt;/urls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2" w:tooltip="Friston, 2018 #1394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sto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94" w:tooltip="Friston, 2005 #83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Friston, 200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0D26DA94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3A6C7AF" w14:textId="44EA4263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F7BFD8C" w14:textId="5AE183F1" w:rsidR="00285B42" w:rsidRPr="00443407" w:rsidRDefault="00FE210F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E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xpected but absent input generates ascending prediction error</w:t>
            </w:r>
          </w:p>
        </w:tc>
        <w:tc>
          <w:tcPr>
            <w:tcW w:w="8647" w:type="dxa"/>
          </w:tcPr>
          <w:p w14:paraId="42BAA3B3" w14:textId="0972403F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ZW4gT3VkZW48L0F1dGhvcj48WWVhcj4yMDA5PC9ZZWFy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ZW4gT3VkZW48L0F1dGhvcj48WWVhcj4yMDA5PC9ZZWFy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2" w:tooltip="den Ouden, 2009 #737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den Ouden et al., 200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1" w:tooltip="Chennu, 2016 #1320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hennu et al.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C1D84" w:rsidRPr="00443407" w14:paraId="5B22F93F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9D04E9F" w14:textId="77777777" w:rsidR="008C1D84" w:rsidRPr="00443407" w:rsidRDefault="008C1D84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764F178" w14:textId="7EDC932D" w:rsidR="008C1D84" w:rsidRPr="00443407" w:rsidRDefault="008C1D84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dictions modulate low level sensory activity</w:t>
            </w:r>
          </w:p>
        </w:tc>
        <w:tc>
          <w:tcPr>
            <w:tcW w:w="8647" w:type="dxa"/>
          </w:tcPr>
          <w:p w14:paraId="36905BEA" w14:textId="2CD29792" w:rsidR="008C1D84" w:rsidRPr="00443407" w:rsidRDefault="008C1D84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s8L0F1dGhvcj48WWVhcj4yMDE3PC9ZZWFyPjxSZWNO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s8L0F1dGhvcj48WWVhcj4yMDE3PC9ZZWFyPjxSZWNO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4" w:tooltip="Kok, 2017 #13790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ok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73" w:tooltip="Kok, 2014 #1273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ok and de Lange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80" w:tooltip="Edwards, 2017 #13969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Edwards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0" w:tooltip="Aru, 2016 #1289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ru et al.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D07D1" w:rsidRPr="00443407" w14:paraId="20D5F872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44D4ABF" w14:textId="77777777" w:rsidR="00DD07D1" w:rsidRPr="00443407" w:rsidRDefault="00DD07D1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443957C7" w14:textId="2D10BDEB" w:rsidR="00DD07D1" w:rsidRDefault="00DD07D1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euronal evidence of prediction error computation</w:t>
            </w:r>
          </w:p>
        </w:tc>
        <w:tc>
          <w:tcPr>
            <w:tcW w:w="8647" w:type="dxa"/>
          </w:tcPr>
          <w:p w14:paraId="66E957B0" w14:textId="41D5994C" w:rsidR="00DD07D1" w:rsidRDefault="00DD07D1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wiedrzik&lt;/Author&gt;&lt;Year&gt;2017&lt;/Year&gt;&lt;RecNum&gt;14455&lt;/RecNum&gt;&lt;DisplayText&gt;(Schwiedrzik and Freiwald, 2017)&lt;/DisplayText&gt;&lt;record&gt;&lt;rec-number&gt;14455&lt;/rec-number&gt;&lt;foreign-keys&gt;&lt;key app="EN" db-id="a9sasfrx2swve8e59dev5fr5fwpt9zfdstpd" timestamp="1567254815"&gt;14455&lt;/key&gt;&lt;/foreign-keys&gt;&lt;ref-type name="Journal Article"&gt;17&lt;/ref-type&gt;&lt;contributors&gt;&lt;authors&gt;&lt;author&gt;Schwiedrzik, Caspar M.&lt;/author&gt;&lt;author&gt;Freiwald, Winrich A.&lt;/author&gt;&lt;/authors&gt;&lt;/contributors&gt;&lt;titles&gt;&lt;title&gt;High-Level Prediction Signals in a Low-Level Area of the Macaque Face-Processing Hierarchy&lt;/title&gt;&lt;secondary-title&gt;Neuron&lt;/secondary-title&gt;&lt;/titles&gt;&lt;periodical&gt;&lt;full-title&gt;Neuron&lt;/full-title&gt;&lt;abbr-1&gt;Neuron&lt;/abbr-1&gt;&lt;abbr-2&gt;Neuron&lt;/abbr-2&gt;&lt;/periodical&gt;&lt;pages&gt;89-97.e4&lt;/pages&gt;&lt;volume&gt;96&lt;/volume&gt;&lt;number&gt;1&lt;/number&gt;&lt;keywords&gt;&lt;keyword&gt;predictive coding&lt;/keyword&gt;&lt;keyword&gt;statistical learning&lt;/keyword&gt;&lt;keyword&gt;face processing&lt;/keyword&gt;&lt;keyword&gt;inferotemporal cortex&lt;/keyword&gt;&lt;keyword&gt;electrophysiology&lt;/keyword&gt;&lt;keyword&gt;psychophysics&lt;/keyword&gt;&lt;keyword&gt;Macaque monkey&lt;/keyword&gt;&lt;keyword&gt;human&lt;/keyword&gt;&lt;keyword&gt;functional magnetic resonance imaging&lt;/keyword&gt;&lt;/keywords&gt;&lt;dates&gt;&lt;year&gt;2017&lt;/year&gt;&lt;pub-dates&gt;&lt;date&gt;2017/09/27/&lt;/date&gt;&lt;/pub-dates&gt;&lt;/dates&gt;&lt;isbn&gt;0896-6273&lt;/isbn&gt;&lt;urls&gt;&lt;related-urls&gt;&lt;url&gt;http://www.sciencedirect.com/science/article/pii/S0896627317308425&lt;/url&gt;&lt;/related-urls&gt;&lt;/urls&gt;&lt;electronic-resource-num&gt;https://doi.org/10.1016/j.neuron.2017.09.00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41" w:tooltip="Schwiedrzik, 2017 #1445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chwiedrzik and Freiwald, 2017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1B779C51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3450BDF" w14:textId="77777777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2F3D2B9" w14:textId="092AD4B4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Precision-weighted predictive coding</w:t>
            </w:r>
            <w:r w:rsidR="00155258">
              <w:rPr>
                <w:rFonts w:ascii="Times New Roman" w:hAnsi="Times New Roman" w:cs="Times New Roman"/>
                <w:sz w:val="20"/>
                <w:szCs w:val="20"/>
              </w:rPr>
              <w:t>; volatility prediction; feature-based prediction errors</w:t>
            </w:r>
          </w:p>
        </w:tc>
        <w:tc>
          <w:tcPr>
            <w:tcW w:w="8647" w:type="dxa"/>
          </w:tcPr>
          <w:p w14:paraId="7EE7BE2C" w14:textId="27ACC3C9" w:rsidR="00285B42" w:rsidRPr="00443407" w:rsidRDefault="00FE210F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JZ2xlc2lhczwvQXV0aG9yPjxZZWFyPjIwMTM8L1llYXI+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JZ2xlc2lhczwvQXV0aG9yPjxZZWFyPjIwMTM8L1llYXI+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6" w:tooltip="Iglesias, 2013 #1236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Iglesias et al., 2013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5" w:tooltip="Stefanics, 2018 #1387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tefanics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56" w:tooltip="Stefanics, 2019 #14326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tefanics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A742D" w:rsidRPr="00443407" w14:paraId="7A018CD6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828B97A" w14:textId="77777777" w:rsidR="00DA742D" w:rsidRPr="00443407" w:rsidRDefault="00DA742D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D602CD4" w14:textId="45DB1444" w:rsidR="00DA742D" w:rsidRPr="00443407" w:rsidRDefault="00DA742D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ierarchical predictive coding</w:t>
            </w:r>
          </w:p>
        </w:tc>
        <w:tc>
          <w:tcPr>
            <w:tcW w:w="8647" w:type="dxa"/>
          </w:tcPr>
          <w:p w14:paraId="0DA47AA4" w14:textId="403F2E39" w:rsidR="00DA742D" w:rsidRPr="00443407" w:rsidRDefault="00DA742D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ao&lt;/Author&gt;&lt;Year&gt;2018&lt;/Year&gt;&lt;RecNum&gt;14362&lt;/RecNum&gt;&lt;DisplayText&gt;(Chao et al., 2018)&lt;/DisplayText&gt;&lt;record&gt;&lt;rec-number&gt;14362&lt;/rec-number&gt;&lt;foreign-keys&gt;&lt;key app="EN" db-id="a9sasfrx2swve8e59dev5fr5fwpt9zfdstpd" timestamp="1556457614"&gt;14362&lt;/key&gt;&lt;/foreign-keys&gt;&lt;ref-type name="Journal Article"&gt;17&lt;/ref-type&gt;&lt;contributors&gt;&lt;authors&gt;&lt;author&gt;Chao, Zenas C.&lt;/author&gt;&lt;author&gt;Takaura, Kana&lt;/author&gt;&lt;author&gt;Wang, Liping&lt;/author&gt;&lt;author&gt;Fujii, Naotaka&lt;/author&gt;&lt;author&gt;Dehaene, Stanislas&lt;/author&gt;&lt;/authors&gt;&lt;/contributors&gt;&lt;titles&gt;&lt;title&gt;Large-Scale Cortical Networks for Hierarchical Prediction and Prediction Error in the Primate Brain&lt;/title&gt;&lt;secondary-title&gt;Neuron&lt;/secondary-title&gt;&lt;/titles&gt;&lt;periodical&gt;&lt;full-title&gt;Neuron&lt;/full-title&gt;&lt;abbr-1&gt;Neuron&lt;/abbr-1&gt;&lt;abbr-2&gt;Neuron&lt;/abbr-2&gt;&lt;/periodical&gt;&lt;pages&gt;1252-1266.e3&lt;/pages&gt;&lt;volume&gt;100&lt;/volume&gt;&lt;number&gt;5&lt;/number&gt;&lt;dates&gt;&lt;year&gt;2018&lt;/year&gt;&lt;pub-dates&gt;&lt;date&gt;2018/12/05/&lt;/date&gt;&lt;/pub-dates&gt;&lt;/dates&gt;&lt;isbn&gt;0896-6273&lt;/isbn&gt;&lt;urls&gt;&lt;related-urls&gt;&lt;url&gt;http://www.sciencedirect.com/science/article/pii/S0896627318308924&lt;/url&gt;&lt;/related-urls&gt;&lt;/urls&gt;&lt;electronic-resource-num&gt;https://doi.org/10.1016/j.neuron.2018.10.00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9" w:tooltip="Chao, 2018 #14362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hao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A742D" w:rsidRPr="00443407" w14:paraId="1CB83613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ED42DE0" w14:textId="77777777" w:rsidR="00DA742D" w:rsidRPr="00443407" w:rsidRDefault="00DA742D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7CF0A56A" w14:textId="6B75DF78" w:rsidR="00DA742D" w:rsidRPr="00443407" w:rsidRDefault="0064229C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istinct pathways for</w:t>
            </w:r>
            <w:r w:rsidR="00DA742D">
              <w:rPr>
                <w:rFonts w:ascii="Times New Roman" w:hAnsi="Times New Roman" w:cs="Times New Roman"/>
                <w:sz w:val="20"/>
                <w:szCs w:val="20"/>
              </w:rPr>
              <w:t xml:space="preserve"> expectation and attention</w:t>
            </w:r>
          </w:p>
        </w:tc>
        <w:tc>
          <w:tcPr>
            <w:tcW w:w="8647" w:type="dxa"/>
          </w:tcPr>
          <w:p w14:paraId="3706D8CE" w14:textId="4D9D15C4" w:rsidR="00DA742D" w:rsidRPr="00443407" w:rsidRDefault="00DA742D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s8L0F1dGhvcj48WWVhcj4yMDEyPC9ZZWFyPjxSZWNO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</w:fldData>
              </w:fldCha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2s8L0F1dGhvcj48WWVhcj4yMDEyPC9ZZWFyPjxSZWNO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</w:fldData>
              </w:fldCha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</w:r>
            <w:r w:rsidR="00F25DB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75" w:tooltip="Kok, 2012 #1204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Kok et al., 2012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08" w:tooltip="Gordon, 2019 #14460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ordon et al., 2019</w:t>
              </w:r>
            </w:hyperlink>
            <w:r w:rsidR="00F25DB5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1360B" w:rsidRPr="00443407" w14:paraId="0F10FA5E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5A30153" w14:textId="77777777" w:rsidR="0021360B" w:rsidRPr="00443407" w:rsidRDefault="0021360B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0976D560" w14:textId="3B44BD20" w:rsidR="0021360B" w:rsidRDefault="0021360B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petition suppression; context-dependence</w:t>
            </w:r>
          </w:p>
        </w:tc>
        <w:tc>
          <w:tcPr>
            <w:tcW w:w="8647" w:type="dxa"/>
          </w:tcPr>
          <w:p w14:paraId="2EE4800B" w14:textId="2D187FEF" w:rsidR="0021360B" w:rsidRDefault="0021360B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uksztulewicz&lt;/Author&gt;&lt;Year&gt;2016&lt;/Year&gt;&lt;RecNum&gt;13233&lt;/RecNum&gt;&lt;DisplayText&gt;(Auksztulewicz and Friston, 2016)&lt;/DisplayText&gt;&lt;record&gt;&lt;rec-number&gt;13233&lt;/rec-number&gt;&lt;foreign-keys&gt;&lt;key app="EN" db-id="a9sasfrx2swve8e59dev5fr5fwpt9zfdstpd" timestamp="1486947290"&gt;13233&lt;/key&gt;&lt;/foreign-keys&gt;&lt;ref-type name="Journal Article"&gt;17&lt;/ref-type&gt;&lt;contributors&gt;&lt;authors&gt;&lt;author&gt;Auksztulewicz, Ryszard&lt;/author&gt;&lt;author&gt;Friston, Karl&lt;/author&gt;&lt;/authors&gt;&lt;/contributors&gt;&lt;titles&gt;&lt;title&gt;Repetition suppression and its contextual determinants in predictive coding&lt;/title&gt;&lt;secondary-title&gt;Cortex&lt;/secondary-title&gt;&lt;/titles&gt;&lt;periodical&gt;&lt;full-title&gt;Cortex&lt;/full-title&gt;&lt;abbr-1&gt;Cortex&lt;/abbr-1&gt;&lt;abbr-2&gt;Cortex&lt;/abbr-2&gt;&lt;/periodical&gt;&lt;pages&gt;125-140&lt;/pages&gt;&lt;volume&gt;80&lt;/volume&gt;&lt;keywords&gt;&lt;keyword&gt;Repetition suppression&lt;/keyword&gt;&lt;keyword&gt;Predictive coding&lt;/keyword&gt;&lt;keyword&gt;Mismatch negativity&lt;/keyword&gt;&lt;keyword&gt;Perceptual inference&lt;/keyword&gt;&lt;keyword&gt;Perceptual learning&lt;/keyword&gt;&lt;/keywords&gt;&lt;dates&gt;&lt;year&gt;2016&lt;/year&gt;&lt;pub-dates&gt;&lt;date&gt;7//&lt;/date&gt;&lt;/pub-dates&gt;&lt;/dates&gt;&lt;isbn&gt;0010-9452&lt;/isbn&gt;&lt;urls&gt;&lt;related-urls&gt;&lt;url&gt;http://www.sciencedirect.com/science/article/pii/S0010945216000101&lt;/url&gt;&lt;/related-urls&gt;&lt;/urls&gt;&lt;electronic-resource-num&gt;http://dx.doi.org/10.1016/j.cortex.2015.11.02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Auksztulewicz, 2016 #13233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uksztulewicz and Friston, 2016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470F8921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69C1D5C" w14:textId="5D40B0FB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18F845CC" w14:textId="3A034F95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EEG</w:t>
            </w:r>
            <w:r w:rsidR="00AC6A52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N170 signals precision-weighted prediction errors</w:t>
            </w:r>
          </w:p>
        </w:tc>
        <w:tc>
          <w:tcPr>
            <w:tcW w:w="8647" w:type="dxa"/>
          </w:tcPr>
          <w:p w14:paraId="079A5730" w14:textId="4014C3ED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2huc3RvbjwvQXV0aG9yPjxZZWFyPjIwMTc8L1llYXI+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2huc3RvbjwvQXV0aG9yPjxZZWFyPjIwMTc8L1llYXI+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8" w:tooltip="Johnston, 2017 #1384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Johnston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5" w:tooltip="Robinson, 2018 #1422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obinson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2CD35E22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3A0C95C6" w14:textId="451773B8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50F2141C" w14:textId="6730418F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Binocular rivalry; prediction error accumulation for the suppressed stimulus</w:t>
            </w:r>
          </w:p>
        </w:tc>
        <w:tc>
          <w:tcPr>
            <w:tcW w:w="8647" w:type="dxa"/>
          </w:tcPr>
          <w:p w14:paraId="71FA5D1F" w14:textId="1A830B73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sbmhhbW1lcjwvQXV0aG9yPjxZZWFyPjIwMTc8L1ll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lsbmhhbW1lcjwvQXV0aG9yPjxZZWFyPjIwMTc8L1ll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80" w:tooltip="Weilnhammer, 2017 #1415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eilnhammer et al., 2017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81" w:tooltip="Weilnhammer, 2018 #13891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Weilnhammer et al.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4DA95ACF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3CEF92C" w14:textId="57989671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23FA799D" w14:textId="1926A55A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Sensory attenuation; precision optimisation</w:t>
            </w:r>
            <w:r w:rsidR="00AC6A52">
              <w:rPr>
                <w:rFonts w:ascii="Times New Roman" w:hAnsi="Times New Roman" w:cs="Times New Roman"/>
                <w:sz w:val="20"/>
                <w:szCs w:val="20"/>
              </w:rPr>
              <w:t xml:space="preserve"> not</w:t>
            </w:r>
            <w:r w:rsidR="00AC6A52" w:rsidRPr="00443407">
              <w:rPr>
                <w:rFonts w:ascii="Times New Roman" w:hAnsi="Times New Roman" w:cs="Times New Roman"/>
                <w:sz w:val="20"/>
                <w:szCs w:val="20"/>
              </w:rPr>
              <w:t xml:space="preserve"> corollary discharge </w:t>
            </w:r>
          </w:p>
        </w:tc>
        <w:tc>
          <w:tcPr>
            <w:tcW w:w="8647" w:type="dxa"/>
          </w:tcPr>
          <w:p w14:paraId="5B1848AF" w14:textId="31E9A7FA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XNzZXI8L0F1dGhvcj48WWVhcj4yMDE5PC9ZZWFyPjxS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XNzZXI8L0F1dGhvcj48WWVhcj4yMDE5PC9ZZWFyPjxS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</w:fldData>
              </w:fldCha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73" w:tooltip="Vasser, 2019 #14194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sser et al., 2019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68" w:tooltip="Van Doorn, 2015 #1245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Van Doorn et al., 2015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56154FEF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750D8CFD" w14:textId="379E519D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672B79A1" w14:textId="72ADD0AA" w:rsidR="00285B42" w:rsidRPr="00443407" w:rsidRDefault="00547E87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285B42" w:rsidRPr="00443407">
              <w:rPr>
                <w:rFonts w:ascii="Times New Roman" w:hAnsi="Times New Roman" w:cs="Times New Roman"/>
                <w:sz w:val="20"/>
                <w:szCs w:val="20"/>
              </w:rPr>
              <w:t>recision-weighting in active inference; limited offer games</w:t>
            </w:r>
          </w:p>
        </w:tc>
        <w:tc>
          <w:tcPr>
            <w:tcW w:w="8647" w:type="dxa"/>
          </w:tcPr>
          <w:p w14:paraId="09E5F5DA" w14:textId="59DE91CF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wartenbeck&lt;/Author&gt;&lt;Year&gt;2014&lt;/Year&gt;&lt;RecNum&gt;12138&lt;/RecNum&gt;&lt;DisplayText&gt;(Schwartenbeck et al., 2014)&lt;/DisplayText&gt;&lt;record&gt;&lt;rec-number&gt;12138&lt;/rec-number&gt;&lt;foreign-keys&gt;&lt;key app="EN" db-id="a9sasfrx2swve8e59dev5fr5fwpt9zfdstpd" timestamp="1407590006"&gt;12138&lt;/key&gt;&lt;/foreign-keys&gt;&lt;ref-type name="Journal Article"&gt;17&lt;/ref-type&gt;&lt;contributors&gt;&lt;authors&gt;&lt;author&gt;Schwartenbeck, Philipp&lt;/author&gt;&lt;author&gt;FitzGerald, Thomas H. B.&lt;/author&gt;&lt;author&gt;Mathys, Christoph&lt;/author&gt;&lt;author&gt;Dolan, Ray&lt;/author&gt;&lt;author&gt;Friston, Karl&lt;/author&gt;&lt;/authors&gt;&lt;/contributors&gt;&lt;titles&gt;&lt;title&gt;The Dopaminergic Midbrain Encodes the Expected Certainty about Desired Outcomes&lt;/title&gt;&lt;secondary-title&gt;Cerebral Cortex&lt;/secondary-title&gt;&lt;/titles&gt;&lt;periodical&gt;&lt;full-title&gt;Cerebral Cortex&lt;/full-title&gt;&lt;abbr-1&gt;Cereb. Cortex&lt;/abbr-1&gt;&lt;abbr-2&gt;Cereb Cortex&lt;/abbr-2&gt;&lt;/periodical&gt;&lt;dates&gt;&lt;year&gt;2014&lt;/year&gt;&lt;pub-dates&gt;&lt;date&gt;July 23, 2014&lt;/date&gt;&lt;/pub-dates&gt;&lt;/dates&gt;&lt;urls&gt;&lt;related-urls&gt;&lt;url&gt;http://cercor.oxfordjournals.org/content/early/2014/07/23/cercor.bhu159.abstract&lt;/url&gt;&lt;/related-urls&gt;&lt;/urls&gt;&lt;electronic-resource-num&gt;10.1093/cercor/bhu159&lt;/electronic-resource-num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40" w:tooltip="Schwartenbeck, 2014 #1213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chwartenbeck et al., 2014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1072B4B5" w14:textId="77777777" w:rsidTr="000A6D5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0AA87651" w14:textId="4C5B4E05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Mechanistic approaches</w:t>
            </w:r>
            <w:r w:rsidR="00F31EBB">
              <w:rPr>
                <w:rFonts w:ascii="Times New Roman" w:hAnsi="Times New Roman" w:cs="Times New Roman"/>
                <w:sz w:val="20"/>
                <w:szCs w:val="20"/>
              </w:rPr>
              <w:t>; unification</w:t>
            </w:r>
          </w:p>
        </w:tc>
        <w:tc>
          <w:tcPr>
            <w:tcW w:w="3118" w:type="dxa"/>
          </w:tcPr>
          <w:p w14:paraId="6D80AF60" w14:textId="7B71C94F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Inference and anatomy</w:t>
            </w:r>
          </w:p>
        </w:tc>
        <w:tc>
          <w:tcPr>
            <w:tcW w:w="8647" w:type="dxa"/>
          </w:tcPr>
          <w:p w14:paraId="7CD4F2C7" w14:textId="501E32C3" w:rsidR="00285B42" w:rsidRPr="00443407" w:rsidRDefault="00285B42" w:rsidP="005001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B043F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rr&lt;/Author&gt;&lt;Year&gt;2018&lt;/Year&gt;&lt;RecNum&gt;14088&lt;/RecNum&gt;&lt;DisplayText&gt;(Parr and Friston, 2018)&lt;/DisplayText&gt;&lt;record&gt;&lt;rec-number&gt;14088&lt;/rec-number&gt;&lt;foreign-keys&gt;&lt;key app="EN" db-id="a9sasfrx2swve8e59dev5fr5fwpt9zfdstpd" timestamp="1552308272"&gt;14088&lt;/key&gt;&lt;/foreign-keys&gt;&lt;ref-type name="Journal Article"&gt;17&lt;/ref-type&gt;&lt;contributors&gt;&lt;authors&gt;&lt;author&gt;Parr,Thomas&lt;/author&gt;&lt;author&gt;Friston,Karl J.&lt;/author&gt;&lt;/authors&gt;&lt;/contributors&gt;&lt;titles&gt;&lt;title&gt;The Anatomy of Inference: Generative Models and Brain Structure&lt;/title&gt;&lt;secondary-title&gt;Frontiers in Computational Neuroscience&lt;/secondary-title&gt;&lt;short-title&gt;Anatomy and inference&lt;/short-title&gt;&lt;/titles&gt;&lt;periodical&gt;&lt;full-title&gt;Frontiers in Computational Neuroscience&lt;/full-title&gt;&lt;abbr-1&gt;Front. Comput. Neurosci.&lt;/abbr-1&gt;&lt;abbr-2&gt;Front Comput Neurosci&lt;/abbr-2&gt;&lt;/periodical&gt;&lt;volume&gt;12&lt;/volume&gt;&lt;number&gt;90&lt;/number&gt;&lt;keywords&gt;&lt;keyword&gt;Bayesian,Neuroanatomy,Active inference.,Generative Model,message passing,predictive processing&lt;/keyword&gt;&lt;/keywords&gt;&lt;dates&gt;&lt;year&gt;2018&lt;/year&gt;&lt;pub-dates&gt;&lt;date&gt;2018-November-13&lt;/date&gt;&lt;/pub-dates&gt;&lt;/dates&gt;&lt;isbn&gt;1662-5188&lt;/isbn&gt;&lt;work-type&gt;Review&lt;/work-type&gt;&lt;urls&gt;&lt;related-urls&gt;&lt;url&gt;https://www.frontiersin.org/article/10.3389/fncom.2018.00090&lt;/url&gt;&lt;/related-urls&gt;&lt;/urls&gt;&lt;electronic-resource-num&gt;10.3389/fncom.2018.00090&lt;/electronic-resource-num&gt;&lt;language&gt;English&lt;/language&gt;&lt;/record&gt;&lt;/Cite&gt;&lt;/EndNote&gt;</w:instrTex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12" w:tooltip="Parr, 2018 #14088" w:history="1">
              <w:r w:rsidR="00D80FBB" w:rsidRPr="001F5703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arr and Friston, 2018</w:t>
              </w:r>
            </w:hyperlink>
            <w:r w:rsidR="00B043F1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85B42" w:rsidRPr="00443407" w14:paraId="546963AD" w14:textId="77777777" w:rsidTr="000A6D57">
        <w:trPr>
          <w:trHeight w:val="2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1B8B3356" w14:textId="2E3CA63B" w:rsidR="00285B42" w:rsidRPr="00443407" w:rsidRDefault="00285B42" w:rsidP="005001CC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118" w:type="dxa"/>
          </w:tcPr>
          <w:p w14:paraId="33A0F6E2" w14:textId="1850CF1D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Mechanisms</w:t>
            </w:r>
            <w:r w:rsidR="009254DB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t>computational approaches</w:t>
            </w:r>
            <w:r w:rsidR="009254DB">
              <w:rPr>
                <w:rFonts w:ascii="Times New Roman" w:hAnsi="Times New Roman" w:cs="Times New Roman"/>
                <w:sz w:val="20"/>
                <w:szCs w:val="20"/>
              </w:rPr>
              <w:t>; unification</w:t>
            </w:r>
          </w:p>
        </w:tc>
        <w:tc>
          <w:tcPr>
            <w:tcW w:w="8647" w:type="dxa"/>
          </w:tcPr>
          <w:p w14:paraId="412C1D35" w14:textId="4AE63631" w:rsidR="00285B42" w:rsidRPr="00443407" w:rsidRDefault="00285B42" w:rsidP="005001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29uZTwvQXV0aG9yPjxZZWFyPjIwMTY8L1llYXI+PFJl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</w:fldData>
              </w:fldChar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29uZTwvQXV0aG9yPjxZZWFyPjIwMTY8L1llYXI+PFJl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</w:fldData>
              </w:fldChar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</w:r>
            <w:r w:rsidR="00775F3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4" w:tooltip="Boone, 2016 #12873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oone and Piccinini, 2016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42" w:tooltip="Chirimuuta, 2017 #1425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hirimuuta, 2017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33" w:tooltip="Rescorla, 2014 #12007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escorla, 2014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3" w:tooltip="Harkness, 2017 #14285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arkness and Keshava, 2017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28" w:tooltip="Hohwy, 2015 #14291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ohwy, 2015a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12" w:tooltip="Harkness, 2015 #1429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arkness, 2015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20" w:tooltip="Beni, 2018 #14334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Beni, 2018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60" w:tooltip="Colombo, 2017 #13268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olombo and Wright, 2017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43" w:tooltip="Hutchinson, 2019 #14332"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Hutchinson and Barrett, 2019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history="1">
              <w:r w:rsidR="00D80FB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Gładziejewski, 2019</w:t>
              </w:r>
            </w:hyperlink>
            <w:r w:rsidR="00775F35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4340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2316A016" w14:textId="0E57CC95" w:rsidR="00896B87" w:rsidRDefault="000F604D">
      <w:pPr>
        <w:rPr>
          <w:rFonts w:ascii="Times New Roman" w:hAnsi="Times New Roman" w:cs="Times New Roman"/>
          <w:i/>
        </w:rPr>
      </w:pPr>
      <w:r w:rsidRPr="000F604D">
        <w:rPr>
          <w:rFonts w:ascii="Times New Roman" w:hAnsi="Times New Roman" w:cs="Times New Roman"/>
          <w:i/>
        </w:rPr>
        <w:t>Supplementary Table S1: Overview of recent philosophically oriented predictive processing research</w:t>
      </w:r>
      <w:r>
        <w:rPr>
          <w:rFonts w:ascii="Times New Roman" w:hAnsi="Times New Roman" w:cs="Times New Roman"/>
          <w:i/>
        </w:rPr>
        <w:t xml:space="preserve">. </w:t>
      </w:r>
      <w:r w:rsidR="00B92264">
        <w:rPr>
          <w:rFonts w:ascii="Times New Roman" w:hAnsi="Times New Roman" w:cs="Times New Roman"/>
          <w:i/>
        </w:rPr>
        <w:t>A selective sample</w:t>
      </w:r>
      <w:r w:rsidR="001F5703">
        <w:rPr>
          <w:rFonts w:ascii="Times New Roman" w:hAnsi="Times New Roman" w:cs="Times New Roman"/>
          <w:i/>
        </w:rPr>
        <w:t xml:space="preserve"> taken mid-2019</w:t>
      </w:r>
      <w:r w:rsidR="00B92264">
        <w:rPr>
          <w:rFonts w:ascii="Times New Roman" w:hAnsi="Times New Roman" w:cs="Times New Roman"/>
          <w:i/>
        </w:rPr>
        <w:t>, b</w:t>
      </w:r>
      <w:r>
        <w:rPr>
          <w:rFonts w:ascii="Times New Roman" w:hAnsi="Times New Roman" w:cs="Times New Roman"/>
          <w:i/>
        </w:rPr>
        <w:t>ased on a manual search of research on ‘predictive processing’ and ‘prediction error minimisation’; focused on research published by philosophers, or in philosophy journals, or on philosophical topics.</w:t>
      </w:r>
      <w:r w:rsidR="00FB568D">
        <w:rPr>
          <w:rFonts w:ascii="Times New Roman" w:hAnsi="Times New Roman" w:cs="Times New Roman"/>
          <w:i/>
        </w:rPr>
        <w:t xml:space="preserve"> In addition,</w:t>
      </w:r>
      <w:r w:rsidR="00F93ADA">
        <w:rPr>
          <w:rFonts w:ascii="Times New Roman" w:hAnsi="Times New Roman" w:cs="Times New Roman"/>
          <w:i/>
        </w:rPr>
        <w:t xml:space="preserve"> some</w:t>
      </w:r>
      <w:r w:rsidR="00FB568D">
        <w:rPr>
          <w:rFonts w:ascii="Times New Roman" w:hAnsi="Times New Roman" w:cs="Times New Roman"/>
          <w:i/>
        </w:rPr>
        <w:t xml:space="preserve"> </w:t>
      </w:r>
      <w:r w:rsidR="005974B1">
        <w:rPr>
          <w:rFonts w:ascii="Times New Roman" w:hAnsi="Times New Roman" w:cs="Times New Roman"/>
          <w:i/>
        </w:rPr>
        <w:t xml:space="preserve">references to introductory papers, tutorials, historical sources, and </w:t>
      </w:r>
      <w:r w:rsidR="00FB568D">
        <w:rPr>
          <w:rFonts w:ascii="Times New Roman" w:hAnsi="Times New Roman" w:cs="Times New Roman"/>
          <w:i/>
        </w:rPr>
        <w:t>a limited</w:t>
      </w:r>
      <w:r w:rsidR="00F93ADA">
        <w:rPr>
          <w:rFonts w:ascii="Times New Roman" w:hAnsi="Times New Roman" w:cs="Times New Roman"/>
          <w:i/>
        </w:rPr>
        <w:t>, illustrative</w:t>
      </w:r>
      <w:r w:rsidR="00FB568D">
        <w:rPr>
          <w:rFonts w:ascii="Times New Roman" w:hAnsi="Times New Roman" w:cs="Times New Roman"/>
          <w:i/>
        </w:rPr>
        <w:t xml:space="preserve"> sample of </w:t>
      </w:r>
      <w:r w:rsidR="00EA08D0">
        <w:rPr>
          <w:rFonts w:ascii="Times New Roman" w:hAnsi="Times New Roman" w:cs="Times New Roman"/>
          <w:i/>
        </w:rPr>
        <w:t>empirical work illustrating connections to philosophical debates.</w:t>
      </w:r>
      <w:r w:rsidR="00F93ADA">
        <w:rPr>
          <w:rFonts w:ascii="Times New Roman" w:hAnsi="Times New Roman" w:cs="Times New Roman"/>
          <w:i/>
        </w:rPr>
        <w:t xml:space="preserve"> The Table includes research where the main focus is predictive processing, </w:t>
      </w:r>
      <w:r w:rsidR="00696D01">
        <w:rPr>
          <w:rFonts w:ascii="Times New Roman" w:hAnsi="Times New Roman" w:cs="Times New Roman"/>
          <w:i/>
        </w:rPr>
        <w:t>mostly</w:t>
      </w:r>
      <w:r w:rsidR="00F93ADA">
        <w:rPr>
          <w:rFonts w:ascii="Times New Roman" w:hAnsi="Times New Roman" w:cs="Times New Roman"/>
          <w:i/>
        </w:rPr>
        <w:t xml:space="preserve"> excluding research where predictive processing is a subtheme.</w:t>
      </w:r>
      <w:r w:rsidR="00F25DB5">
        <w:rPr>
          <w:rFonts w:ascii="Times New Roman" w:hAnsi="Times New Roman" w:cs="Times New Roman"/>
          <w:i/>
        </w:rPr>
        <w:t xml:space="preserve"> Apologies for any omissions.</w:t>
      </w:r>
    </w:p>
    <w:p w14:paraId="0162D78A" w14:textId="77777777" w:rsidR="00D255CD" w:rsidRPr="000F604D" w:rsidRDefault="00D255CD">
      <w:pPr>
        <w:rPr>
          <w:i/>
        </w:rPr>
      </w:pPr>
    </w:p>
    <w:p w14:paraId="4AF355EE" w14:textId="34756115" w:rsidR="00D255CD" w:rsidRDefault="00D255CD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</w:rPr>
        <w:lastRenderedPageBreak/>
        <w:t>*</w:t>
      </w:r>
      <w:r w:rsidR="00C960D6">
        <w:rPr>
          <w:rFonts w:ascii="Times New Roman" w:hAnsi="Times New Roman" w:cs="Times New Roman"/>
          <w:lang w:val="en-GB"/>
        </w:rPr>
        <w:t>Thank you to the following for suggestions</w:t>
      </w:r>
      <w:r w:rsidR="00F25DB5">
        <w:rPr>
          <w:rFonts w:ascii="Times New Roman" w:hAnsi="Times New Roman" w:cs="Times New Roman"/>
          <w:lang w:val="en-GB"/>
        </w:rPr>
        <w:t xml:space="preserve"> on this table</w:t>
      </w:r>
      <w:r w:rsidR="00C960D6">
        <w:rPr>
          <w:rFonts w:ascii="Times New Roman" w:hAnsi="Times New Roman" w:cs="Times New Roman"/>
          <w:lang w:val="en-GB"/>
        </w:rPr>
        <w:t xml:space="preserve">: Alex Kiefer, Michael Kirchhoff, </w:t>
      </w:r>
      <w:proofErr w:type="spellStart"/>
      <w:r w:rsidR="00C960D6">
        <w:rPr>
          <w:rFonts w:ascii="Times New Roman" w:hAnsi="Times New Roman" w:cs="Times New Roman"/>
          <w:lang w:val="en-GB"/>
        </w:rPr>
        <w:t>Wanja</w:t>
      </w:r>
      <w:proofErr w:type="spellEnd"/>
      <w:r w:rsidR="00C960D6">
        <w:rPr>
          <w:rFonts w:ascii="Times New Roman" w:hAnsi="Times New Roman" w:cs="Times New Roman"/>
          <w:lang w:val="en-GB"/>
        </w:rPr>
        <w:t xml:space="preserve"> Wiese, Dan Williams, </w:t>
      </w:r>
      <w:proofErr w:type="spellStart"/>
      <w:r w:rsidR="00C960D6" w:rsidRPr="00343EAC">
        <w:rPr>
          <w:rFonts w:ascii="Times New Roman" w:hAnsi="Times New Roman" w:cs="Times New Roman"/>
        </w:rPr>
        <w:t>Paweł</w:t>
      </w:r>
      <w:proofErr w:type="spellEnd"/>
      <w:r w:rsidR="00C960D6" w:rsidRPr="00343EAC">
        <w:rPr>
          <w:rFonts w:ascii="Times New Roman" w:hAnsi="Times New Roman" w:cs="Times New Roman"/>
        </w:rPr>
        <w:t xml:space="preserve"> </w:t>
      </w:r>
      <w:proofErr w:type="spellStart"/>
      <w:r w:rsidR="00C960D6" w:rsidRPr="00343EAC">
        <w:rPr>
          <w:rFonts w:ascii="Times New Roman" w:hAnsi="Times New Roman" w:cs="Times New Roman"/>
        </w:rPr>
        <w:t>Gładziejewski</w:t>
      </w:r>
      <w:proofErr w:type="spellEnd"/>
      <w:r w:rsidR="00FA1AD3">
        <w:rPr>
          <w:rFonts w:ascii="Times New Roman" w:hAnsi="Times New Roman" w:cs="Times New Roman"/>
        </w:rPr>
        <w:t>,</w:t>
      </w:r>
      <w:r w:rsidR="00C960D6">
        <w:rPr>
          <w:rFonts w:ascii="Times New Roman" w:hAnsi="Times New Roman" w:cs="Times New Roman"/>
        </w:rPr>
        <w:t xml:space="preserve"> </w:t>
      </w:r>
      <w:r w:rsidR="000A468A">
        <w:rPr>
          <w:rFonts w:ascii="Times New Roman" w:hAnsi="Times New Roman" w:cs="Times New Roman"/>
        </w:rPr>
        <w:t xml:space="preserve">Maxwell </w:t>
      </w:r>
      <w:proofErr w:type="spellStart"/>
      <w:r w:rsidR="000A468A">
        <w:rPr>
          <w:rFonts w:ascii="Times New Roman" w:hAnsi="Times New Roman" w:cs="Times New Roman"/>
        </w:rPr>
        <w:t>Ramstead</w:t>
      </w:r>
      <w:proofErr w:type="spellEnd"/>
      <w:r w:rsidR="000A468A">
        <w:rPr>
          <w:rFonts w:ascii="Times New Roman" w:hAnsi="Times New Roman" w:cs="Times New Roman"/>
        </w:rPr>
        <w:t xml:space="preserve">, </w:t>
      </w:r>
      <w:r w:rsidR="00C960D6">
        <w:rPr>
          <w:rFonts w:ascii="Times New Roman" w:hAnsi="Times New Roman" w:cs="Times New Roman"/>
          <w:lang w:val="en-GB"/>
        </w:rPr>
        <w:t xml:space="preserve">Alessio Bucci, Andy </w:t>
      </w:r>
      <w:proofErr w:type="spellStart"/>
      <w:r w:rsidR="00C960D6">
        <w:rPr>
          <w:rFonts w:ascii="Times New Roman" w:hAnsi="Times New Roman" w:cs="Times New Roman"/>
          <w:lang w:val="en-GB"/>
        </w:rPr>
        <w:t>McKilliam</w:t>
      </w:r>
      <w:proofErr w:type="spellEnd"/>
      <w:r w:rsidR="00C960D6">
        <w:rPr>
          <w:rFonts w:ascii="Times New Roman" w:hAnsi="Times New Roman" w:cs="Times New Roman"/>
          <w:lang w:val="en-GB"/>
        </w:rPr>
        <w:t xml:space="preserve">, Steve Gadsby, </w:t>
      </w:r>
      <w:proofErr w:type="spellStart"/>
      <w:r w:rsidR="00C960D6">
        <w:rPr>
          <w:rFonts w:ascii="Times New Roman" w:hAnsi="Times New Roman" w:cs="Times New Roman"/>
          <w:lang w:val="en-GB"/>
        </w:rPr>
        <w:t>Manja</w:t>
      </w:r>
      <w:proofErr w:type="spellEnd"/>
      <w:r w:rsidR="00C960D6">
        <w:rPr>
          <w:rFonts w:ascii="Times New Roman" w:hAnsi="Times New Roman" w:cs="Times New Roman"/>
          <w:lang w:val="en-GB"/>
        </w:rPr>
        <w:t xml:space="preserve"> Engel, </w:t>
      </w:r>
      <w:proofErr w:type="spellStart"/>
      <w:r w:rsidR="00C960D6">
        <w:rPr>
          <w:rFonts w:ascii="Times New Roman" w:hAnsi="Times New Roman" w:cs="Times New Roman"/>
          <w:lang w:val="en-GB"/>
        </w:rPr>
        <w:t>Niccolò</w:t>
      </w:r>
      <w:proofErr w:type="spellEnd"/>
      <w:r w:rsidR="00C960D6">
        <w:rPr>
          <w:rFonts w:ascii="Times New Roman" w:hAnsi="Times New Roman" w:cs="Times New Roman"/>
          <w:lang w:val="en-GB"/>
        </w:rPr>
        <w:t xml:space="preserve"> Negro, and </w:t>
      </w:r>
      <w:proofErr w:type="spellStart"/>
      <w:r w:rsidR="00C960D6">
        <w:rPr>
          <w:rFonts w:ascii="Times New Roman" w:hAnsi="Times New Roman" w:cs="Times New Roman"/>
          <w:lang w:val="en-GB"/>
        </w:rPr>
        <w:t>Iwan</w:t>
      </w:r>
      <w:proofErr w:type="spellEnd"/>
      <w:r w:rsidR="00C960D6">
        <w:rPr>
          <w:rFonts w:ascii="Times New Roman" w:hAnsi="Times New Roman" w:cs="Times New Roman"/>
          <w:lang w:val="en-GB"/>
        </w:rPr>
        <w:t xml:space="preserve"> Williams.</w:t>
      </w:r>
    </w:p>
    <w:p w14:paraId="1D9801CC" w14:textId="5E007FAB" w:rsidR="00CF7B99" w:rsidRDefault="00CF7B99"/>
    <w:p w14:paraId="542EBB74" w14:textId="1FDA4668" w:rsidR="00B043F1" w:rsidRDefault="00B043F1"/>
    <w:p w14:paraId="13CBC186" w14:textId="0ACBFEEF" w:rsidR="00B043F1" w:rsidRDefault="00B043F1"/>
    <w:p w14:paraId="4EFFD4B7" w14:textId="77777777" w:rsidR="00B043F1" w:rsidRDefault="00B043F1"/>
    <w:p w14:paraId="2EDD1655" w14:textId="77777777" w:rsidR="00D80FBB" w:rsidRPr="00D80FBB" w:rsidRDefault="00896B87" w:rsidP="00D80FBB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80FBB" w:rsidRPr="00D80FBB">
        <w:rPr>
          <w:noProof/>
        </w:rPr>
        <w:t>References</w:t>
      </w:r>
    </w:p>
    <w:p w14:paraId="2B19B038" w14:textId="77777777" w:rsidR="00D80FBB" w:rsidRPr="00D80FBB" w:rsidRDefault="00D80FBB" w:rsidP="00D80FBB">
      <w:pPr>
        <w:pStyle w:val="EndNoteBibliographyTitle"/>
        <w:rPr>
          <w:noProof/>
        </w:rPr>
      </w:pPr>
    </w:p>
    <w:p w14:paraId="080B762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" w:name="_ENREF_1"/>
      <w:r w:rsidRPr="00D80FBB">
        <w:rPr>
          <w:noProof/>
        </w:rPr>
        <w:t xml:space="preserve">Aitchison, L. and Lengyel, M. 2017: With or without you: predictive coding and Bayesian inference in the brain. </w:t>
      </w:r>
      <w:r w:rsidRPr="00D80FBB">
        <w:rPr>
          <w:i/>
          <w:noProof/>
        </w:rPr>
        <w:t>Current Opinion in Neurobiology,</w:t>
      </w:r>
      <w:r w:rsidRPr="00D80FBB">
        <w:rPr>
          <w:noProof/>
        </w:rPr>
        <w:t xml:space="preserve"> 46, 219-227.</w:t>
      </w:r>
      <w:bookmarkEnd w:id="1"/>
    </w:p>
    <w:p w14:paraId="060BA97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" w:name="_ENREF_2"/>
      <w:r w:rsidRPr="00D80FBB">
        <w:rPr>
          <w:noProof/>
        </w:rPr>
        <w:t xml:space="preserve">Alais, D. and Burr, D. 2004: The ventriloquist effect results from near-optimal bimodal integration. </w:t>
      </w:r>
      <w:r w:rsidRPr="00D80FBB">
        <w:rPr>
          <w:i/>
          <w:noProof/>
        </w:rPr>
        <w:t>Curr. Biol.,</w:t>
      </w:r>
      <w:r w:rsidRPr="00D80FBB">
        <w:rPr>
          <w:noProof/>
        </w:rPr>
        <w:t xml:space="preserve"> 14, 257.</w:t>
      </w:r>
      <w:bookmarkEnd w:id="2"/>
    </w:p>
    <w:p w14:paraId="1BD9490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" w:name="_ENREF_3"/>
      <w:r w:rsidRPr="00D80FBB">
        <w:rPr>
          <w:noProof/>
        </w:rPr>
        <w:t xml:space="preserve">Allen, M. 2018: The foundation: Mechanism, prediction, and falsification in Bayesian enactivism: Comment on “Answering Schrödinger's question: A free-energy formulation” by Maxwell James Désormeau Ramstead et al. </w:t>
      </w:r>
      <w:r w:rsidRPr="00D80FBB">
        <w:rPr>
          <w:i/>
          <w:noProof/>
        </w:rPr>
        <w:t>Physics of Life Reviews,</w:t>
      </w:r>
      <w:r w:rsidRPr="00D80FBB">
        <w:rPr>
          <w:noProof/>
        </w:rPr>
        <w:t xml:space="preserve"> 24, 17-20.</w:t>
      </w:r>
      <w:bookmarkEnd w:id="3"/>
    </w:p>
    <w:p w14:paraId="2D83874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" w:name="_ENREF_4"/>
      <w:r w:rsidRPr="00D80FBB">
        <w:rPr>
          <w:noProof/>
        </w:rPr>
        <w:t xml:space="preserve">Allen, M. and Friston, K. J. 2018: From cognitivism to autopoiesis: towards a computational framework for the embodied mind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459-2482.</w:t>
      </w:r>
      <w:bookmarkEnd w:id="4"/>
    </w:p>
    <w:p w14:paraId="08BB14B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" w:name="_ENREF_5"/>
      <w:r w:rsidRPr="00D80FBB">
        <w:rPr>
          <w:noProof/>
        </w:rPr>
        <w:t xml:space="preserve">Allen, M., Levy, A., Parr, T. and Friston, K. J. 2019: In the Body’s Eye: The Computational Anatomy of Interoceptive Inference. </w:t>
      </w:r>
      <w:r w:rsidRPr="00D80FBB">
        <w:rPr>
          <w:i/>
          <w:noProof/>
        </w:rPr>
        <w:t>bioRxiv</w:t>
      </w:r>
      <w:r w:rsidRPr="00D80FBB">
        <w:rPr>
          <w:noProof/>
        </w:rPr>
        <w:t>, 603928 ; doi:10.1101/603928.</w:t>
      </w:r>
      <w:bookmarkEnd w:id="5"/>
    </w:p>
    <w:p w14:paraId="5383CE7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" w:name="_ENREF_6"/>
      <w:r w:rsidRPr="00D80FBB">
        <w:rPr>
          <w:noProof/>
        </w:rPr>
        <w:t xml:space="preserve">Andersen, M. M. 2017: Supernatural agents in predictive minds. </w:t>
      </w:r>
      <w:r w:rsidRPr="00D80FBB">
        <w:rPr>
          <w:i/>
          <w:noProof/>
        </w:rPr>
        <w:t xml:space="preserve">Philosophy. </w:t>
      </w:r>
      <w:r w:rsidRPr="00D80FBB">
        <w:rPr>
          <w:noProof/>
        </w:rPr>
        <w:t>Aarhus: Aarhus University.</w:t>
      </w:r>
      <w:bookmarkEnd w:id="6"/>
    </w:p>
    <w:p w14:paraId="638360C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" w:name="_ENREF_7"/>
      <w:r w:rsidRPr="00D80FBB">
        <w:rPr>
          <w:noProof/>
        </w:rPr>
        <w:t xml:space="preserve">Anderson, M. and Chemero, A. 2013: The problem with brain GUTs: Conflation of different senses of ‘prediction’ threatens metaphysical disaster. </w:t>
      </w:r>
      <w:r w:rsidRPr="00D80FBB">
        <w:rPr>
          <w:i/>
          <w:noProof/>
        </w:rPr>
        <w:t>Behavioral &amp; Brain Sciences,</w:t>
      </w:r>
      <w:r w:rsidRPr="00D80FBB">
        <w:rPr>
          <w:noProof/>
        </w:rPr>
        <w:t xml:space="preserve"> 36, 204-205.</w:t>
      </w:r>
      <w:bookmarkEnd w:id="7"/>
    </w:p>
    <w:p w14:paraId="35B4CEB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" w:name="_ENREF_8"/>
      <w:r w:rsidRPr="00D80FBB">
        <w:rPr>
          <w:noProof/>
        </w:rPr>
        <w:t xml:space="preserve">Anderson, M. L. 2017: Of Bayes and Bullets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8"/>
    </w:p>
    <w:p w14:paraId="44C11CD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" w:name="_ENREF_9"/>
      <w:r w:rsidRPr="00D80FBB">
        <w:rPr>
          <w:noProof/>
        </w:rPr>
        <w:t xml:space="preserve">Apps, M. a. J. and Tsakiris, M. 2014: The free-energy self: A predictive coding account of self-recognition. </w:t>
      </w:r>
      <w:r w:rsidRPr="00D80FBB">
        <w:rPr>
          <w:i/>
          <w:noProof/>
        </w:rPr>
        <w:t>Neuroscience &amp; Biobehavioral Reviews,</w:t>
      </w:r>
      <w:r w:rsidRPr="00D80FBB">
        <w:rPr>
          <w:noProof/>
        </w:rPr>
        <w:t xml:space="preserve"> 41, 85-97.</w:t>
      </w:r>
      <w:bookmarkEnd w:id="9"/>
    </w:p>
    <w:p w14:paraId="6D4CFFE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" w:name="_ENREF_10"/>
      <w:r w:rsidRPr="00D80FBB">
        <w:rPr>
          <w:noProof/>
        </w:rPr>
        <w:t xml:space="preserve">Aru, J., Rutiku, R., Wibral, M., Singer, W. and Melloni, L. 2016: Early effects of previous experience on conscious perception. </w:t>
      </w:r>
      <w:r w:rsidRPr="00D80FBB">
        <w:rPr>
          <w:i/>
          <w:noProof/>
        </w:rPr>
        <w:t>Neuroscience of Consciousness,</w:t>
      </w:r>
      <w:r w:rsidRPr="00D80FBB">
        <w:rPr>
          <w:noProof/>
        </w:rPr>
        <w:t xml:space="preserve"> 2016.</w:t>
      </w:r>
      <w:bookmarkEnd w:id="10"/>
    </w:p>
    <w:p w14:paraId="5BAA94F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" w:name="_ENREF_11"/>
      <w:r w:rsidRPr="00D80FBB">
        <w:rPr>
          <w:noProof/>
        </w:rPr>
        <w:t xml:space="preserve">Ashby, W. R. 1947: Principles of the Self-Organizing Dynamic System. </w:t>
      </w:r>
      <w:r w:rsidRPr="00D80FBB">
        <w:rPr>
          <w:i/>
          <w:noProof/>
        </w:rPr>
        <w:t>The Journal of General Psychology,</w:t>
      </w:r>
      <w:r w:rsidRPr="00D80FBB">
        <w:rPr>
          <w:noProof/>
        </w:rPr>
        <w:t xml:space="preserve"> 37, 125-128.</w:t>
      </w:r>
      <w:bookmarkEnd w:id="11"/>
    </w:p>
    <w:p w14:paraId="03A3305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" w:name="_ENREF_12"/>
      <w:r w:rsidRPr="00D80FBB">
        <w:rPr>
          <w:noProof/>
        </w:rPr>
        <w:t xml:space="preserve">Auksztulewicz, R. and Friston, K. 2016: Repetition suppression and its contextual determinants in predictive coding. </w:t>
      </w:r>
      <w:r w:rsidRPr="00D80FBB">
        <w:rPr>
          <w:i/>
          <w:noProof/>
        </w:rPr>
        <w:t>Cortex,</w:t>
      </w:r>
      <w:r w:rsidRPr="00D80FBB">
        <w:rPr>
          <w:noProof/>
        </w:rPr>
        <w:t xml:space="preserve"> 80, 125-140.</w:t>
      </w:r>
      <w:bookmarkEnd w:id="12"/>
    </w:p>
    <w:p w14:paraId="1146D7D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" w:name="_ENREF_13"/>
      <w:r w:rsidRPr="00D80FBB">
        <w:rPr>
          <w:noProof/>
        </w:rPr>
        <w:t xml:space="preserve">Badcock, P. B. 2012: Evolutionary Systems Theory: A Unifying Meta-Theory of Psychological Science. </w:t>
      </w:r>
      <w:r w:rsidRPr="00D80FBB">
        <w:rPr>
          <w:i/>
          <w:noProof/>
        </w:rPr>
        <w:t>Review of General Psychology,</w:t>
      </w:r>
      <w:r w:rsidRPr="00D80FBB">
        <w:rPr>
          <w:noProof/>
        </w:rPr>
        <w:t xml:space="preserve"> 16, 10-23.</w:t>
      </w:r>
      <w:bookmarkEnd w:id="13"/>
    </w:p>
    <w:p w14:paraId="45CFFAA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" w:name="_ENREF_14"/>
      <w:r w:rsidRPr="00D80FBB">
        <w:rPr>
          <w:noProof/>
        </w:rPr>
        <w:t xml:space="preserve">Badcock, P. B., Davey, C. G., Whittle, S., Allen, N. B. and Friston, K. J. 2017: The Depressed Brain: An Evolutionary Systems Theory. </w:t>
      </w:r>
      <w:r w:rsidRPr="00D80FBB">
        <w:rPr>
          <w:i/>
          <w:noProof/>
        </w:rPr>
        <w:t>Trends in Cognitive Sciences,</w:t>
      </w:r>
      <w:r w:rsidRPr="00D80FBB">
        <w:rPr>
          <w:noProof/>
        </w:rPr>
        <w:t xml:space="preserve"> 21, 182-194.</w:t>
      </w:r>
      <w:bookmarkEnd w:id="14"/>
    </w:p>
    <w:p w14:paraId="40960B3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" w:name="_ENREF_15"/>
      <w:r w:rsidRPr="00D80FBB">
        <w:rPr>
          <w:noProof/>
        </w:rPr>
        <w:t xml:space="preserve">Badcock, P. B., Friston, K. J., Ramstead, M. J. D., Ploeger, A. and Hohwy, J. 2019: The hierarchically mechanistic mind: an evolutionary systems theory of the human brain, cognition, and behavior. </w:t>
      </w:r>
      <w:r w:rsidRPr="00D80FBB">
        <w:rPr>
          <w:i/>
          <w:noProof/>
        </w:rPr>
        <w:t>Cognitive, Affective, &amp; Behavioral Neuroscience</w:t>
      </w:r>
      <w:r w:rsidRPr="00D80FBB">
        <w:rPr>
          <w:noProof/>
        </w:rPr>
        <w:t>.</w:t>
      </w:r>
      <w:bookmarkEnd w:id="15"/>
    </w:p>
    <w:p w14:paraId="0D74EA5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" w:name="_ENREF_16"/>
      <w:r w:rsidRPr="00D80FBB">
        <w:rPr>
          <w:noProof/>
        </w:rPr>
        <w:t>Baltieri, M. and Buckley, C. L. 2019: The dark room problem in predictive processing and active inference, a legacy of cognitivism?</w:t>
      </w:r>
      <w:bookmarkEnd w:id="16"/>
    </w:p>
    <w:p w14:paraId="6CA9D59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" w:name="_ENREF_17"/>
      <w:r w:rsidRPr="00D80FBB">
        <w:rPr>
          <w:noProof/>
        </w:rPr>
        <w:t xml:space="preserve">Bar, M. 2011: </w:t>
      </w:r>
      <w:r w:rsidRPr="00D80FBB">
        <w:rPr>
          <w:i/>
          <w:noProof/>
        </w:rPr>
        <w:t xml:space="preserve">Predictions in the brain: using our past to generate a future, </w:t>
      </w:r>
      <w:r w:rsidRPr="00D80FBB">
        <w:rPr>
          <w:noProof/>
        </w:rPr>
        <w:t>Oxford: Oxford Univ Press.</w:t>
      </w:r>
      <w:bookmarkEnd w:id="17"/>
    </w:p>
    <w:p w14:paraId="3E23AB5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" w:name="_ENREF_18"/>
      <w:r w:rsidRPr="00D80FBB">
        <w:rPr>
          <w:noProof/>
        </w:rPr>
        <w:t xml:space="preserve">Barlow, H. 1958: Temporal and spatial summation in human vision at different background intensities. </w:t>
      </w:r>
      <w:r w:rsidRPr="00D80FBB">
        <w:rPr>
          <w:i/>
          <w:noProof/>
        </w:rPr>
        <w:t>J. Physiol. (Lond.),</w:t>
      </w:r>
      <w:r w:rsidRPr="00D80FBB">
        <w:rPr>
          <w:noProof/>
        </w:rPr>
        <w:t xml:space="preserve"> 141, 337.</w:t>
      </w:r>
      <w:bookmarkEnd w:id="18"/>
    </w:p>
    <w:p w14:paraId="5A9A90B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" w:name="_ENREF_19"/>
      <w:r w:rsidRPr="00D80FBB">
        <w:rPr>
          <w:noProof/>
        </w:rPr>
        <w:t xml:space="preserve">Barrett, L. F. 2016: The theory of constructed emotion: An active inference account of interoception and categorization. </w:t>
      </w:r>
      <w:r w:rsidRPr="00D80FBB">
        <w:rPr>
          <w:i/>
          <w:noProof/>
        </w:rPr>
        <w:t>Social Cognitive and Affective Neuroscience</w:t>
      </w:r>
      <w:r w:rsidRPr="00D80FBB">
        <w:rPr>
          <w:noProof/>
        </w:rPr>
        <w:t>.</w:t>
      </w:r>
      <w:bookmarkEnd w:id="19"/>
    </w:p>
    <w:p w14:paraId="14F76F6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" w:name="_ENREF_20"/>
      <w:r w:rsidRPr="00D80FBB">
        <w:rPr>
          <w:noProof/>
        </w:rPr>
        <w:t xml:space="preserve">Beni, M. D. 2018: The reward of unification: A realist reading of the predictive processing theory. </w:t>
      </w:r>
      <w:r w:rsidRPr="00D80FBB">
        <w:rPr>
          <w:i/>
          <w:noProof/>
        </w:rPr>
        <w:t>New Ideas in Psychology,</w:t>
      </w:r>
      <w:r w:rsidRPr="00D80FBB">
        <w:rPr>
          <w:noProof/>
        </w:rPr>
        <w:t xml:space="preserve"> 48, 21-26.</w:t>
      </w:r>
      <w:bookmarkEnd w:id="20"/>
    </w:p>
    <w:p w14:paraId="71AFE25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" w:name="_ENREF_21"/>
      <w:r w:rsidRPr="00D80FBB">
        <w:rPr>
          <w:noProof/>
        </w:rPr>
        <w:t xml:space="preserve">Block, N. 2015: The Puzzle of Perceptual Precision. In Metzinger, T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21"/>
    </w:p>
    <w:p w14:paraId="5EADA9C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" w:name="_ENREF_22"/>
      <w:r w:rsidRPr="00D80FBB">
        <w:rPr>
          <w:noProof/>
        </w:rPr>
        <w:t xml:space="preserve">Block, N. 2018: If perception is probabilistic, why does it not seem probabilistic? </w:t>
      </w:r>
      <w:r w:rsidRPr="00D80FBB">
        <w:rPr>
          <w:i/>
          <w:noProof/>
        </w:rPr>
        <w:t>Philosophical Transactions of the Royal Society B: Biological Sciences,</w:t>
      </w:r>
      <w:r w:rsidRPr="00D80FBB">
        <w:rPr>
          <w:noProof/>
        </w:rPr>
        <w:t xml:space="preserve"> 373, 20170341.</w:t>
      </w:r>
      <w:bookmarkEnd w:id="22"/>
    </w:p>
    <w:p w14:paraId="7D96142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" w:name="_ENREF_23"/>
      <w:r w:rsidRPr="00D80FBB">
        <w:rPr>
          <w:noProof/>
        </w:rPr>
        <w:t xml:space="preserve">Bogacz, R. 2017: A tutorial on the free-energy framework for modelling perception and learning. </w:t>
      </w:r>
      <w:r w:rsidRPr="00D80FBB">
        <w:rPr>
          <w:i/>
          <w:noProof/>
        </w:rPr>
        <w:t>Journal of Mathematical Psychology,</w:t>
      </w:r>
      <w:r w:rsidRPr="00D80FBB">
        <w:rPr>
          <w:noProof/>
        </w:rPr>
        <w:t xml:space="preserve"> 76, Part B, 198-211.</w:t>
      </w:r>
      <w:bookmarkEnd w:id="23"/>
    </w:p>
    <w:p w14:paraId="7F643AB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" w:name="_ENREF_24"/>
      <w:r w:rsidRPr="00D80FBB">
        <w:rPr>
          <w:noProof/>
        </w:rPr>
        <w:t xml:space="preserve">Boone, W. and Piccinini, G. 2016: The cognitive neuroscience revolution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3, 1509-1534.</w:t>
      </w:r>
      <w:bookmarkEnd w:id="24"/>
    </w:p>
    <w:p w14:paraId="72F6664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" w:name="_ENREF_25"/>
      <w:r w:rsidRPr="00D80FBB">
        <w:rPr>
          <w:noProof/>
        </w:rPr>
        <w:t xml:space="preserve">Bortolotti, L. and Miyazono, K. 2015: Recent Work on the Nature and Development of Delusions. </w:t>
      </w:r>
      <w:r w:rsidRPr="00D80FBB">
        <w:rPr>
          <w:i/>
          <w:noProof/>
        </w:rPr>
        <w:t>Philosophy Compass,</w:t>
      </w:r>
      <w:r w:rsidRPr="00D80FBB">
        <w:rPr>
          <w:noProof/>
        </w:rPr>
        <w:t xml:space="preserve"> 10, 636-645.</w:t>
      </w:r>
      <w:bookmarkEnd w:id="25"/>
    </w:p>
    <w:p w14:paraId="6055D05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" w:name="_ENREF_26"/>
      <w:r w:rsidRPr="00D80FBB">
        <w:rPr>
          <w:noProof/>
        </w:rPr>
        <w:lastRenderedPageBreak/>
        <w:t xml:space="preserve">Brown, H., Adams, R., Parees, I., Edwards, M. and Friston, K. 2013: Active inference, sensory attenuation and illusions. </w:t>
      </w:r>
      <w:r w:rsidRPr="00D80FBB">
        <w:rPr>
          <w:i/>
          <w:noProof/>
        </w:rPr>
        <w:t>Cognitive Processing,</w:t>
      </w:r>
      <w:r w:rsidRPr="00D80FBB">
        <w:rPr>
          <w:noProof/>
        </w:rPr>
        <w:t xml:space="preserve"> 14, 411-427.</w:t>
      </w:r>
      <w:bookmarkEnd w:id="26"/>
    </w:p>
    <w:p w14:paraId="1188355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" w:name="_ENREF_27"/>
      <w:r w:rsidRPr="00D80FBB">
        <w:rPr>
          <w:noProof/>
        </w:rPr>
        <w:t xml:space="preserve">Brown, H. and Friston, K. J. 2012: Free-Energy and illusions: the Cornsweet effect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3.</w:t>
      </w:r>
      <w:bookmarkEnd w:id="27"/>
    </w:p>
    <w:p w14:paraId="4C6DDAD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" w:name="_ENREF_28"/>
      <w:r w:rsidRPr="00D80FBB">
        <w:rPr>
          <w:noProof/>
        </w:rPr>
        <w:t xml:space="preserve">Bruineberg, J. 2017: Active Inference and the Primacy of the ‘I Can’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8"/>
    </w:p>
    <w:p w14:paraId="66A74BD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" w:name="_ENREF_29"/>
      <w:r w:rsidRPr="00D80FBB">
        <w:rPr>
          <w:noProof/>
        </w:rPr>
        <w:t xml:space="preserve">Bruineberg, J., Kiverstein, J. and Rietveld, E. 2018a: The anticipating brain is not a scientist: the free-energy principle from an ecological-enactive perspective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417-2444.</w:t>
      </w:r>
      <w:bookmarkEnd w:id="29"/>
    </w:p>
    <w:p w14:paraId="16D56F7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" w:name="_ENREF_30"/>
      <w:r w:rsidRPr="00D80FBB">
        <w:rPr>
          <w:noProof/>
        </w:rPr>
        <w:t xml:space="preserve">Bruineberg, J. and Rietveld, E. 2014: Self-organization, free energy minimization, and optimal grip on a field of affordances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8.</w:t>
      </w:r>
      <w:bookmarkEnd w:id="30"/>
    </w:p>
    <w:p w14:paraId="749A682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1" w:name="_ENREF_31"/>
      <w:r w:rsidRPr="00D80FBB">
        <w:rPr>
          <w:noProof/>
        </w:rPr>
        <w:t xml:space="preserve">Bruineberg, J., Rietveld, E., Parr, T., Van Maanen, L. and Friston, K. J. 2018b: Free-energy minimization in joint agent-environment systems: A niche construction perspective. </w:t>
      </w:r>
      <w:r w:rsidRPr="00D80FBB">
        <w:rPr>
          <w:i/>
          <w:noProof/>
        </w:rPr>
        <w:t>Journal of Theoretical Biology,</w:t>
      </w:r>
      <w:r w:rsidRPr="00D80FBB">
        <w:rPr>
          <w:noProof/>
        </w:rPr>
        <w:t xml:space="preserve"> 455, 161-178.</w:t>
      </w:r>
      <w:bookmarkEnd w:id="31"/>
    </w:p>
    <w:p w14:paraId="790A035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2" w:name="_ENREF_32"/>
      <w:r w:rsidRPr="00D80FBB">
        <w:rPr>
          <w:noProof/>
        </w:rPr>
        <w:t xml:space="preserve">Bucci, A. and Grasso, M. 2017: Sleep and Dreaming in the Predictive Processing Framework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32"/>
    </w:p>
    <w:p w14:paraId="290B021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3" w:name="_ENREF_33"/>
      <w:r w:rsidRPr="00D80FBB">
        <w:rPr>
          <w:noProof/>
        </w:rPr>
        <w:t xml:space="preserve">Buckley, C. L., Kim, C. S., Mcgregor, S. and Seth, A. K. 2017: The free energy principle for action and perception: A mathematical review. </w:t>
      </w:r>
      <w:r w:rsidRPr="00D80FBB">
        <w:rPr>
          <w:i/>
          <w:noProof/>
        </w:rPr>
        <w:t>Journal of Mathematical Psychology,</w:t>
      </w:r>
      <w:r w:rsidRPr="00D80FBB">
        <w:rPr>
          <w:noProof/>
        </w:rPr>
        <w:t xml:space="preserve"> 81, 55-79.</w:t>
      </w:r>
      <w:bookmarkEnd w:id="33"/>
    </w:p>
    <w:p w14:paraId="5059077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4" w:name="_ENREF_34"/>
      <w:r w:rsidRPr="00D80FBB">
        <w:rPr>
          <w:noProof/>
        </w:rPr>
        <w:t xml:space="preserve">Burr, C. and Jones, M. 2016: The body as laboratory: Prediction-error minimization, embodiment, and representation. </w:t>
      </w:r>
      <w:r w:rsidRPr="00D80FBB">
        <w:rPr>
          <w:i/>
          <w:noProof/>
        </w:rPr>
        <w:t>Philosophical Psychology,</w:t>
      </w:r>
      <w:r w:rsidRPr="00D80FBB">
        <w:rPr>
          <w:noProof/>
        </w:rPr>
        <w:t xml:space="preserve"> 29, 586-600.</w:t>
      </w:r>
      <w:bookmarkEnd w:id="34"/>
    </w:p>
    <w:p w14:paraId="3B707F0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5" w:name="_ENREF_35"/>
      <w:r w:rsidRPr="00D80FBB">
        <w:rPr>
          <w:noProof/>
        </w:rPr>
        <w:t xml:space="preserve">Burr, C. D. 2017: Embodied Decisions and the Predictive Brain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35"/>
    </w:p>
    <w:p w14:paraId="3C94ED1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6" w:name="_ENREF_36"/>
      <w:r w:rsidRPr="00D80FBB">
        <w:rPr>
          <w:noProof/>
        </w:rPr>
        <w:t xml:space="preserve">Butz, M. V. 2017: Which Structures Are Out There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36"/>
    </w:p>
    <w:p w14:paraId="5E1C06E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7" w:name="_ENREF_37"/>
      <w:r w:rsidRPr="00D80FBB">
        <w:rPr>
          <w:noProof/>
        </w:rPr>
        <w:t xml:space="preserve">Calvo, P. and Friston, K. 2017: Predicting green: really radical (plant) predictive processing. </w:t>
      </w:r>
      <w:r w:rsidRPr="00D80FBB">
        <w:rPr>
          <w:i/>
          <w:noProof/>
        </w:rPr>
        <w:t>Journal of The Royal Society Interface,</w:t>
      </w:r>
      <w:r w:rsidRPr="00D80FBB">
        <w:rPr>
          <w:noProof/>
        </w:rPr>
        <w:t xml:space="preserve"> 14.</w:t>
      </w:r>
      <w:bookmarkEnd w:id="37"/>
    </w:p>
    <w:p w14:paraId="6A51260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8" w:name="_ENREF_38"/>
      <w:r w:rsidRPr="00D80FBB">
        <w:rPr>
          <w:noProof/>
        </w:rPr>
        <w:t xml:space="preserve">Carhart-Harris, R. L., Leech, R., Hellyer, P. J., Shanahan, M., Feilding, A., Tagliazucchi, E., Chialvo, D. R. and Nutt, D. 2014: The entropic brain: A theory of conscious states informed by neuroimaging research with psychedelic drugs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8.</w:t>
      </w:r>
      <w:bookmarkEnd w:id="38"/>
    </w:p>
    <w:p w14:paraId="62F563B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9" w:name="_ENREF_39"/>
      <w:r w:rsidRPr="00D80FBB">
        <w:rPr>
          <w:noProof/>
        </w:rPr>
        <w:t xml:space="preserve">Chao, Z. C., Takaura, K., Wang, L., Fujii, N. and Dehaene, S. 2018: Large-Scale Cortical Networks for Hierarchical Prediction and Prediction Error in the Primate Brain. </w:t>
      </w:r>
      <w:r w:rsidRPr="00D80FBB">
        <w:rPr>
          <w:i/>
          <w:noProof/>
        </w:rPr>
        <w:t>Neuron,</w:t>
      </w:r>
      <w:r w:rsidRPr="00D80FBB">
        <w:rPr>
          <w:noProof/>
        </w:rPr>
        <w:t xml:space="preserve"> 100, 1252-1266.e3.</w:t>
      </w:r>
      <w:bookmarkEnd w:id="39"/>
    </w:p>
    <w:p w14:paraId="3D4B628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0" w:name="_ENREF_40"/>
      <w:r w:rsidRPr="00D80FBB">
        <w:rPr>
          <w:noProof/>
        </w:rPr>
        <w:t xml:space="preserve">Chater, N., Tenenbaum, J. B. and Yuille, A. 2006: Probabilistic models of cognition: Conceptual foundations. </w:t>
      </w:r>
      <w:r w:rsidRPr="00D80FBB">
        <w:rPr>
          <w:i/>
          <w:noProof/>
        </w:rPr>
        <w:t>Trends in Cognitive Sciences,</w:t>
      </w:r>
      <w:r w:rsidRPr="00D80FBB">
        <w:rPr>
          <w:noProof/>
        </w:rPr>
        <w:t xml:space="preserve"> 10, 287.</w:t>
      </w:r>
      <w:bookmarkEnd w:id="40"/>
    </w:p>
    <w:p w14:paraId="21C0102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1" w:name="_ENREF_41"/>
      <w:r w:rsidRPr="00D80FBB">
        <w:rPr>
          <w:noProof/>
        </w:rPr>
        <w:t xml:space="preserve">Chennu, S., Noreika, V., Gueorguiev, D., Shtyrov, Y., Bekinschtein, T. A. and Henson, R. 2016: Silent Expectations: Dynamic Causal Modeling of Cortical Prediction and Attention to Sounds That Weren't. </w:t>
      </w:r>
      <w:r w:rsidRPr="00D80FBB">
        <w:rPr>
          <w:i/>
          <w:noProof/>
        </w:rPr>
        <w:t>The Journal of Neuroscience,</w:t>
      </w:r>
      <w:r w:rsidRPr="00D80FBB">
        <w:rPr>
          <w:noProof/>
        </w:rPr>
        <w:t xml:space="preserve"> 36, 8305-8316.</w:t>
      </w:r>
      <w:bookmarkEnd w:id="41"/>
    </w:p>
    <w:p w14:paraId="661EEB5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2" w:name="_ENREF_42"/>
      <w:r w:rsidRPr="00D80FBB">
        <w:rPr>
          <w:noProof/>
        </w:rPr>
        <w:t xml:space="preserve">Chirimuuta, M. 2017: Explanation in Computational Neuroscience: Causal and Non-causal. </w:t>
      </w:r>
      <w:r w:rsidRPr="00D80FBB">
        <w:rPr>
          <w:i/>
          <w:noProof/>
        </w:rPr>
        <w:t>The British Journal for the Philosophy of Science,</w:t>
      </w:r>
      <w:r w:rsidRPr="00D80FBB">
        <w:rPr>
          <w:noProof/>
        </w:rPr>
        <w:t xml:space="preserve"> 69, 849-880.</w:t>
      </w:r>
      <w:bookmarkEnd w:id="42"/>
    </w:p>
    <w:p w14:paraId="72498D2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3" w:name="_ENREF_43"/>
      <w:r w:rsidRPr="00D80FBB">
        <w:rPr>
          <w:noProof/>
        </w:rPr>
        <w:t xml:space="preserve">Ciaunica, A. and Fotopoulou, A. 2016: The Touched Self: Psychological and Philosophical Perspectives on Proximal Intersubjectivity and the Self. In Durt, C., Tewes, C. and Fuchs, T. (eds) </w:t>
      </w:r>
      <w:r w:rsidRPr="00D80FBB">
        <w:rPr>
          <w:i/>
          <w:noProof/>
        </w:rPr>
        <w:t xml:space="preserve">Embodiment, Enaction, and Culture: Investigating the Constitution of the Shared World. </w:t>
      </w:r>
      <w:r w:rsidRPr="00D80FBB">
        <w:rPr>
          <w:noProof/>
        </w:rPr>
        <w:t>Cambridge: MIT Press.</w:t>
      </w:r>
      <w:bookmarkEnd w:id="43"/>
    </w:p>
    <w:p w14:paraId="5A6B66A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4" w:name="_ENREF_44"/>
      <w:r w:rsidRPr="00D80FBB">
        <w:rPr>
          <w:noProof/>
        </w:rPr>
        <w:t xml:space="preserve">Clark, A. 2012: Dreaming the Whole Cat: Generative Models, Predictive Processing, and the Enactivist Conception of Perceptual Experience. </w:t>
      </w:r>
      <w:r w:rsidRPr="00D80FBB">
        <w:rPr>
          <w:i/>
          <w:noProof/>
        </w:rPr>
        <w:t>Mind,</w:t>
      </w:r>
      <w:r w:rsidRPr="00D80FBB">
        <w:rPr>
          <w:noProof/>
        </w:rPr>
        <w:t xml:space="preserve"> 121, 753-771.</w:t>
      </w:r>
      <w:bookmarkEnd w:id="44"/>
    </w:p>
    <w:p w14:paraId="4E217AB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5" w:name="_ENREF_45"/>
      <w:r w:rsidRPr="00D80FBB">
        <w:rPr>
          <w:noProof/>
        </w:rPr>
        <w:t xml:space="preserve">Clark, A. 2013: Whatever Next? Predictive Brains, Situated Agents, and the Future of Cognitive Science. </w:t>
      </w:r>
      <w:r w:rsidRPr="00D80FBB">
        <w:rPr>
          <w:i/>
          <w:noProof/>
        </w:rPr>
        <w:t>Behavioral &amp; Brain Sciences,</w:t>
      </w:r>
      <w:r w:rsidRPr="00D80FBB">
        <w:rPr>
          <w:noProof/>
        </w:rPr>
        <w:t xml:space="preserve"> 36, 181-204.</w:t>
      </w:r>
      <w:bookmarkEnd w:id="45"/>
    </w:p>
    <w:p w14:paraId="2899417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6" w:name="_ENREF_46"/>
      <w:r w:rsidRPr="00D80FBB">
        <w:rPr>
          <w:noProof/>
        </w:rPr>
        <w:t xml:space="preserve">Clark, A. 2014: Perceiving as predicting. In Stokes, D., Matthen, M. and Biggs, S. (eds) </w:t>
      </w:r>
      <w:r w:rsidRPr="00D80FBB">
        <w:rPr>
          <w:i/>
          <w:noProof/>
        </w:rPr>
        <w:t xml:space="preserve">Perception and its modalities. </w:t>
      </w:r>
      <w:r w:rsidRPr="00D80FBB">
        <w:rPr>
          <w:noProof/>
        </w:rPr>
        <w:t>Oxford: Oxford University Press.</w:t>
      </w:r>
      <w:bookmarkEnd w:id="46"/>
    </w:p>
    <w:p w14:paraId="7C23FC3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7" w:name="_ENREF_47"/>
      <w:r w:rsidRPr="00D80FBB">
        <w:rPr>
          <w:noProof/>
        </w:rPr>
        <w:t xml:space="preserve">Clark, A. 2015a: Embodied Prediction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47"/>
    </w:p>
    <w:p w14:paraId="376EB97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8" w:name="_ENREF_48"/>
      <w:r w:rsidRPr="00D80FBB">
        <w:rPr>
          <w:noProof/>
        </w:rPr>
        <w:t xml:space="preserve">Clark, A. 2015b: Predicting peace: the end of the representation wars-A reply to Michael Madary. In Metzinger, T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 a.M.,GER: MIND Group.</w:t>
      </w:r>
      <w:bookmarkEnd w:id="48"/>
    </w:p>
    <w:p w14:paraId="3681655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49" w:name="_ENREF_49"/>
      <w:r w:rsidRPr="00D80FBB">
        <w:rPr>
          <w:noProof/>
        </w:rPr>
        <w:t xml:space="preserve">Clark, A. 2016: </w:t>
      </w:r>
      <w:r w:rsidRPr="00D80FBB">
        <w:rPr>
          <w:i/>
          <w:noProof/>
        </w:rPr>
        <w:t xml:space="preserve">Surfing uncertainty: Prediction, action, and the embodied mind, </w:t>
      </w:r>
      <w:r w:rsidRPr="00D80FBB">
        <w:rPr>
          <w:noProof/>
        </w:rPr>
        <w:t>New York: Oxford University Press.</w:t>
      </w:r>
      <w:bookmarkEnd w:id="49"/>
    </w:p>
    <w:p w14:paraId="15A6A57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0" w:name="_ENREF_50"/>
      <w:r w:rsidRPr="00D80FBB">
        <w:rPr>
          <w:noProof/>
        </w:rPr>
        <w:t xml:space="preserve">Clark, A. 2017a: Busting Out: Predictive Brains, Embodied Minds, and the Puzzle of the Evidentiary Veil. </w:t>
      </w:r>
      <w:r w:rsidRPr="00D80FBB">
        <w:rPr>
          <w:i/>
          <w:noProof/>
        </w:rPr>
        <w:t>Noûs,</w:t>
      </w:r>
      <w:r w:rsidRPr="00D80FBB">
        <w:rPr>
          <w:noProof/>
        </w:rPr>
        <w:t xml:space="preserve"> 51, 727-753.</w:t>
      </w:r>
      <w:bookmarkEnd w:id="50"/>
    </w:p>
    <w:p w14:paraId="5636B8E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1" w:name="_ENREF_51"/>
      <w:r w:rsidRPr="00D80FBB">
        <w:rPr>
          <w:noProof/>
        </w:rPr>
        <w:t xml:space="preserve">Clark, A. 2017b: How to Knit Your Own Markov Blanket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51"/>
    </w:p>
    <w:p w14:paraId="61432C4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2" w:name="_ENREF_52"/>
      <w:r w:rsidRPr="00D80FBB">
        <w:rPr>
          <w:noProof/>
        </w:rPr>
        <w:lastRenderedPageBreak/>
        <w:t xml:space="preserve">Clark, A. 2017c: Predictions, precision, and agentive attention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56, 115-119.</w:t>
      </w:r>
      <w:bookmarkEnd w:id="52"/>
    </w:p>
    <w:p w14:paraId="6012B56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3" w:name="_ENREF_53"/>
      <w:r w:rsidRPr="00D80FBB">
        <w:rPr>
          <w:noProof/>
        </w:rPr>
        <w:t xml:space="preserve">Clark, A. 2018a: Beyond the 'Bayesian Blur': Predictive Processing and the Nature of Subjective Experience. </w:t>
      </w:r>
      <w:r w:rsidRPr="00D80FBB">
        <w:rPr>
          <w:i/>
          <w:noProof/>
        </w:rPr>
        <w:t>Journal of Consciousness Studies,</w:t>
      </w:r>
      <w:r w:rsidRPr="00D80FBB">
        <w:rPr>
          <w:noProof/>
        </w:rPr>
        <w:t xml:space="preserve"> 25, 71-87.</w:t>
      </w:r>
      <w:bookmarkEnd w:id="53"/>
    </w:p>
    <w:p w14:paraId="0748F6E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4" w:name="_ENREF_54"/>
      <w:r w:rsidRPr="00D80FBB">
        <w:rPr>
          <w:noProof/>
        </w:rPr>
        <w:t xml:space="preserve">Clark, A. 2018b: A nice surprise? Predictive processing and the active pursuit of novelty. </w:t>
      </w:r>
      <w:r w:rsidRPr="00D80FBB">
        <w:rPr>
          <w:i/>
          <w:noProof/>
        </w:rPr>
        <w:t>Phenomenology and the Cognitive Sciences,</w:t>
      </w:r>
      <w:r w:rsidRPr="00D80FBB">
        <w:rPr>
          <w:noProof/>
        </w:rPr>
        <w:t xml:space="preserve"> 17, 521-534.</w:t>
      </w:r>
      <w:bookmarkEnd w:id="54"/>
    </w:p>
    <w:p w14:paraId="47752F0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5" w:name="_ENREF_55"/>
      <w:r w:rsidRPr="00D80FBB">
        <w:rPr>
          <w:noProof/>
        </w:rPr>
        <w:t xml:space="preserve">Clark, A. 2019a: Beyond desire? Agency, choice, and the predictive mind. </w:t>
      </w:r>
      <w:r w:rsidRPr="00D80FBB">
        <w:rPr>
          <w:i/>
          <w:noProof/>
        </w:rPr>
        <w:t>Australasian Journal of Philosophy</w:t>
      </w:r>
      <w:r w:rsidRPr="00D80FBB">
        <w:rPr>
          <w:noProof/>
        </w:rPr>
        <w:t>.</w:t>
      </w:r>
      <w:bookmarkEnd w:id="55"/>
    </w:p>
    <w:p w14:paraId="138152F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6" w:name="_ENREF_56"/>
      <w:r w:rsidRPr="00D80FBB">
        <w:rPr>
          <w:noProof/>
        </w:rPr>
        <w:t xml:space="preserve">Clark, A. 2019b: Consciousness as generative entanglement. </w:t>
      </w:r>
      <w:r w:rsidRPr="00D80FBB">
        <w:rPr>
          <w:i/>
          <w:noProof/>
        </w:rPr>
        <w:t>The Journal of Philosophy</w:t>
      </w:r>
      <w:r w:rsidRPr="00D80FBB">
        <w:rPr>
          <w:noProof/>
        </w:rPr>
        <w:t>.</w:t>
      </w:r>
      <w:bookmarkEnd w:id="56"/>
    </w:p>
    <w:p w14:paraId="293970E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7" w:name="_ENREF_57"/>
      <w:r w:rsidRPr="00D80FBB">
        <w:rPr>
          <w:noProof/>
        </w:rPr>
        <w:t xml:space="preserve">Clark, A., Friston, K. and Wilkinson, S. 2019: Bayesing Qualia: consciousness as inference, not raw datum. </w:t>
      </w:r>
      <w:r w:rsidRPr="00D80FBB">
        <w:rPr>
          <w:i/>
          <w:noProof/>
        </w:rPr>
        <w:t>Journal of Consciousness Studies</w:t>
      </w:r>
      <w:r w:rsidRPr="00D80FBB">
        <w:rPr>
          <w:noProof/>
        </w:rPr>
        <w:t>.</w:t>
      </w:r>
      <w:bookmarkEnd w:id="57"/>
    </w:p>
    <w:p w14:paraId="1DF7E2A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8" w:name="_ENREF_58"/>
      <w:r w:rsidRPr="00D80FBB">
        <w:rPr>
          <w:noProof/>
        </w:rPr>
        <w:t xml:space="preserve">Colombo, M., Elkin, L. and Hartmann, S. 2018: Being Realist about Bayes, and the Predictive Processing Theory of Mind. </w:t>
      </w:r>
      <w:r w:rsidRPr="00D80FBB">
        <w:rPr>
          <w:i/>
          <w:noProof/>
        </w:rPr>
        <w:t>The British Journal for the Philosophy of Science</w:t>
      </w:r>
      <w:r w:rsidRPr="00D80FBB">
        <w:rPr>
          <w:noProof/>
        </w:rPr>
        <w:t>.</w:t>
      </w:r>
      <w:bookmarkEnd w:id="58"/>
    </w:p>
    <w:p w14:paraId="5A75DE2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59" w:name="_ENREF_59"/>
      <w:r w:rsidRPr="00D80FBB">
        <w:rPr>
          <w:noProof/>
        </w:rPr>
        <w:t xml:space="preserve">Colombo, M. and Hartmann, S. 2017: Bayesian Cognitive Science, Unification, and Explanation. </w:t>
      </w:r>
      <w:r w:rsidRPr="00D80FBB">
        <w:rPr>
          <w:i/>
          <w:noProof/>
        </w:rPr>
        <w:t>The British Journal for the Philosophy of Science,</w:t>
      </w:r>
      <w:r w:rsidRPr="00D80FBB">
        <w:rPr>
          <w:noProof/>
        </w:rPr>
        <w:t xml:space="preserve"> 68, 451-484.</w:t>
      </w:r>
      <w:bookmarkEnd w:id="59"/>
    </w:p>
    <w:p w14:paraId="236F83F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0" w:name="_ENREF_60"/>
      <w:r w:rsidRPr="00D80FBB">
        <w:rPr>
          <w:noProof/>
        </w:rPr>
        <w:t xml:space="preserve">Colombo, M. and Wright, C. 2017: Explanatory pluralism: An unrewarding prediction error for free energy theorists. </w:t>
      </w:r>
      <w:r w:rsidRPr="00D80FBB">
        <w:rPr>
          <w:i/>
          <w:noProof/>
        </w:rPr>
        <w:t>Brain and Cognition,</w:t>
      </w:r>
      <w:r w:rsidRPr="00D80FBB">
        <w:rPr>
          <w:noProof/>
        </w:rPr>
        <w:t xml:space="preserve"> 112, 3-12.</w:t>
      </w:r>
      <w:bookmarkEnd w:id="60"/>
    </w:p>
    <w:p w14:paraId="21957DD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1" w:name="_ENREF_61"/>
      <w:r w:rsidRPr="00D80FBB">
        <w:rPr>
          <w:noProof/>
        </w:rPr>
        <w:t xml:space="preserve">Colombo, M. and Wright, C. 2018: First principles in the life sciences: the free-energy principle, organicism, and mechanism. </w:t>
      </w:r>
      <w:r w:rsidRPr="00D80FBB">
        <w:rPr>
          <w:i/>
          <w:noProof/>
        </w:rPr>
        <w:t>Synthese</w:t>
      </w:r>
      <w:r w:rsidRPr="00D80FBB">
        <w:rPr>
          <w:noProof/>
        </w:rPr>
        <w:t>, 1-26 doi:10.1007/s11229-018-01932-w.</w:t>
      </w:r>
      <w:bookmarkEnd w:id="61"/>
    </w:p>
    <w:p w14:paraId="141F888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2" w:name="_ENREF_62"/>
      <w:r w:rsidRPr="00D80FBB">
        <w:rPr>
          <w:noProof/>
        </w:rPr>
        <w:t xml:space="preserve">Constant, A., Bervoets, J., Hens, K. and Van De Cruys, S. 2018a: Precise Worlds for Certain Minds: An Ecological Perspective on the Relational Self in Autism. </w:t>
      </w:r>
      <w:r w:rsidRPr="00D80FBB">
        <w:rPr>
          <w:i/>
          <w:noProof/>
        </w:rPr>
        <w:t>Topoi</w:t>
      </w:r>
      <w:r w:rsidRPr="00D80FBB">
        <w:rPr>
          <w:noProof/>
        </w:rPr>
        <w:t>.</w:t>
      </w:r>
      <w:bookmarkEnd w:id="62"/>
    </w:p>
    <w:p w14:paraId="2DB69EF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3" w:name="_ENREF_63"/>
      <w:r w:rsidRPr="00D80FBB">
        <w:rPr>
          <w:noProof/>
        </w:rPr>
        <w:t xml:space="preserve">Constant, A., Ramstead, M. J. D., Veissière, S. P. L., Campbell, J. O. and Friston, K. J. 2018b: A variational approach to niche construction. </w:t>
      </w:r>
      <w:r w:rsidRPr="00D80FBB">
        <w:rPr>
          <w:i/>
          <w:noProof/>
        </w:rPr>
        <w:t>Journal of The Royal Society Interface,</w:t>
      </w:r>
      <w:r w:rsidRPr="00D80FBB">
        <w:rPr>
          <w:noProof/>
        </w:rPr>
        <w:t xml:space="preserve"> 15.</w:t>
      </w:r>
      <w:bookmarkEnd w:id="63"/>
    </w:p>
    <w:p w14:paraId="417614A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4" w:name="_ENREF_64"/>
      <w:r w:rsidRPr="00D80FBB">
        <w:rPr>
          <w:noProof/>
        </w:rPr>
        <w:t xml:space="preserve">Corcoran, A. and Hohwy, J. 2018: Allostasis, interoception, and the free energy principle: Feeling our way forward. In Tsakiris, M. and De Preester, H. (eds) </w:t>
      </w:r>
      <w:r w:rsidRPr="00D80FBB">
        <w:rPr>
          <w:i/>
          <w:noProof/>
        </w:rPr>
        <w:t xml:space="preserve">The Interoceptive Basis of the Mind. </w:t>
      </w:r>
      <w:r w:rsidRPr="00D80FBB">
        <w:rPr>
          <w:noProof/>
        </w:rPr>
        <w:t>Oxford: Oxford University Press.</w:t>
      </w:r>
      <w:bookmarkEnd w:id="64"/>
    </w:p>
    <w:p w14:paraId="6BA0A47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5" w:name="_ENREF_65"/>
      <w:r w:rsidRPr="00D80FBB">
        <w:rPr>
          <w:noProof/>
        </w:rPr>
        <w:t xml:space="preserve">Corlett, P. R. 2019: Factor one, familiarity and frontal cortex: a challenge to the two-factor theory of delusions. </w:t>
      </w:r>
      <w:r w:rsidRPr="00D80FBB">
        <w:rPr>
          <w:i/>
          <w:noProof/>
        </w:rPr>
        <w:t>Cognitive Neuropsychiatry</w:t>
      </w:r>
      <w:r w:rsidRPr="00D80FBB">
        <w:rPr>
          <w:noProof/>
        </w:rPr>
        <w:t>, 1-13.</w:t>
      </w:r>
      <w:bookmarkEnd w:id="65"/>
    </w:p>
    <w:p w14:paraId="22B199E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6" w:name="_ENREF_66"/>
      <w:r w:rsidRPr="00D80FBB">
        <w:rPr>
          <w:noProof/>
        </w:rPr>
        <w:t xml:space="preserve">Corlett, P. R., Horga, G., Fletcher, P. C., Alderson-Day, B., Schmack, K. and Powers, A. R. 2019: Hallucinations and Strong Priors. </w:t>
      </w:r>
      <w:r w:rsidRPr="00D80FBB">
        <w:rPr>
          <w:i/>
          <w:noProof/>
        </w:rPr>
        <w:t>Trends in Cognitive Sciences,</w:t>
      </w:r>
      <w:r w:rsidRPr="00D80FBB">
        <w:rPr>
          <w:noProof/>
        </w:rPr>
        <w:t xml:space="preserve"> 23, 114-127.</w:t>
      </w:r>
      <w:bookmarkEnd w:id="66"/>
    </w:p>
    <w:p w14:paraId="01DB57D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7" w:name="_ENREF_67"/>
      <w:r w:rsidRPr="00D80FBB">
        <w:rPr>
          <w:noProof/>
        </w:rPr>
        <w:t xml:space="preserve">Craik, K. 1943: </w:t>
      </w:r>
      <w:r w:rsidRPr="00D80FBB">
        <w:rPr>
          <w:i/>
          <w:noProof/>
        </w:rPr>
        <w:t xml:space="preserve">The Nature of Explanation, </w:t>
      </w:r>
      <w:r w:rsidRPr="00D80FBB">
        <w:rPr>
          <w:noProof/>
        </w:rPr>
        <w:t>Cambridge: Cambridge University Press.</w:t>
      </w:r>
      <w:bookmarkEnd w:id="67"/>
    </w:p>
    <w:p w14:paraId="6F5079E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8" w:name="_ENREF_68"/>
      <w:r w:rsidRPr="00D80FBB">
        <w:rPr>
          <w:noProof/>
        </w:rPr>
        <w:t xml:space="preserve">Davies, M. and Coltheart, M. 2000: Introduction: pathologies of belief. </w:t>
      </w:r>
      <w:r w:rsidRPr="00D80FBB">
        <w:rPr>
          <w:i/>
          <w:noProof/>
        </w:rPr>
        <w:t>Mind and Language,</w:t>
      </w:r>
      <w:r w:rsidRPr="00D80FBB">
        <w:rPr>
          <w:noProof/>
        </w:rPr>
        <w:t xml:space="preserve"> 15, 1-46.</w:t>
      </w:r>
      <w:bookmarkEnd w:id="68"/>
    </w:p>
    <w:p w14:paraId="20D1FAF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69" w:name="_ENREF_69"/>
      <w:r w:rsidRPr="00D80FBB">
        <w:rPr>
          <w:noProof/>
        </w:rPr>
        <w:t xml:space="preserve">Dayan, P., Hinton, G. E., Neal, R. M. and Zemel, R. S. 1995: The Helmholtz machine. </w:t>
      </w:r>
      <w:r w:rsidRPr="00D80FBB">
        <w:rPr>
          <w:i/>
          <w:noProof/>
        </w:rPr>
        <w:t>Neural Comput.,</w:t>
      </w:r>
      <w:r w:rsidRPr="00D80FBB">
        <w:rPr>
          <w:noProof/>
        </w:rPr>
        <w:t xml:space="preserve"> 7, 889-904.</w:t>
      </w:r>
      <w:bookmarkEnd w:id="69"/>
    </w:p>
    <w:p w14:paraId="3F652B7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0" w:name="_ENREF_70"/>
      <w:r w:rsidRPr="00D80FBB">
        <w:rPr>
          <w:noProof/>
        </w:rPr>
        <w:t xml:space="preserve">De Bruin, L. and Michael, J. 2017: Prediction error minimization: Implications for Embodied Cognition and the Extended Mind Hypothesis. </w:t>
      </w:r>
      <w:r w:rsidRPr="00D80FBB">
        <w:rPr>
          <w:i/>
          <w:noProof/>
        </w:rPr>
        <w:t>Brain and Cognition,</w:t>
      </w:r>
      <w:r w:rsidRPr="00D80FBB">
        <w:rPr>
          <w:noProof/>
        </w:rPr>
        <w:t xml:space="preserve"> 112, 58-63.</w:t>
      </w:r>
      <w:bookmarkEnd w:id="70"/>
    </w:p>
    <w:p w14:paraId="71DD8DF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1" w:name="_ENREF_71"/>
      <w:r w:rsidRPr="00D80FBB">
        <w:rPr>
          <w:noProof/>
        </w:rPr>
        <w:t xml:space="preserve">De Lange, F. P., Heilbron, M. and Kok, P. 2018: How Do Expectations Shape Perception? </w:t>
      </w:r>
      <w:r w:rsidRPr="00D80FBB">
        <w:rPr>
          <w:i/>
          <w:noProof/>
        </w:rPr>
        <w:t>Trends in Cognitive Sciences</w:t>
      </w:r>
      <w:r w:rsidRPr="00D80FBB">
        <w:rPr>
          <w:noProof/>
        </w:rPr>
        <w:t>.</w:t>
      </w:r>
      <w:bookmarkEnd w:id="71"/>
    </w:p>
    <w:p w14:paraId="69D1FAC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2" w:name="_ENREF_72"/>
      <w:r w:rsidRPr="00D80FBB">
        <w:rPr>
          <w:noProof/>
        </w:rPr>
        <w:t xml:space="preserve">Den Ouden, H. E. M., Friston, K. J., Daw, N. D., Mcintosh, A. R. and Stephan, K. E. 2009: A Dual Role for Prediction Error in Associative Learning. </w:t>
      </w:r>
      <w:r w:rsidRPr="00D80FBB">
        <w:rPr>
          <w:i/>
          <w:noProof/>
        </w:rPr>
        <w:t>Cereb. Cortex,</w:t>
      </w:r>
      <w:r w:rsidRPr="00D80FBB">
        <w:rPr>
          <w:noProof/>
        </w:rPr>
        <w:t xml:space="preserve"> 19, 1175-1185.</w:t>
      </w:r>
      <w:bookmarkEnd w:id="72"/>
    </w:p>
    <w:p w14:paraId="4C56286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3" w:name="_ENREF_73"/>
      <w:r w:rsidRPr="00D80FBB">
        <w:rPr>
          <w:noProof/>
        </w:rPr>
        <w:t xml:space="preserve">Dewhurst, J. 2017: Folk Psychology and the Bayesian Brain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73"/>
    </w:p>
    <w:p w14:paraId="148CED7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4" w:name="_ENREF_74"/>
      <w:r w:rsidRPr="00D80FBB">
        <w:rPr>
          <w:noProof/>
        </w:rPr>
        <w:t xml:space="preserve">Dolega, K. 2017: Moderate Predictive Processing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74"/>
    </w:p>
    <w:p w14:paraId="3382E80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5" w:name="_ENREF_75"/>
      <w:r w:rsidRPr="00D80FBB">
        <w:rPr>
          <w:noProof/>
        </w:rPr>
        <w:t xml:space="preserve">Dolega, K. and Dewhurst, J. 2015: Curtain call at the cartesian theatre. </w:t>
      </w:r>
      <w:r w:rsidRPr="00D80FBB">
        <w:rPr>
          <w:i/>
          <w:noProof/>
        </w:rPr>
        <w:t>Journal of Consciousness Studies,</w:t>
      </w:r>
      <w:r w:rsidRPr="00D80FBB">
        <w:rPr>
          <w:noProof/>
        </w:rPr>
        <w:t xml:space="preserve"> 22, 109-128.</w:t>
      </w:r>
      <w:bookmarkEnd w:id="75"/>
    </w:p>
    <w:p w14:paraId="41CBF76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6" w:name="_ENREF_76"/>
      <w:r w:rsidRPr="00D80FBB">
        <w:rPr>
          <w:noProof/>
        </w:rPr>
        <w:t xml:space="preserve">Dolega, K. and Dewhurst, J. 2019: Bayesian Frugality and the Representation of Attention. </w:t>
      </w:r>
      <w:r w:rsidRPr="00D80FBB">
        <w:rPr>
          <w:i/>
          <w:noProof/>
        </w:rPr>
        <w:t>Journal of Consciousness Studies,</w:t>
      </w:r>
      <w:r w:rsidRPr="00D80FBB">
        <w:rPr>
          <w:noProof/>
        </w:rPr>
        <w:t xml:space="preserve"> 26, 38-63.</w:t>
      </w:r>
      <w:bookmarkEnd w:id="76"/>
    </w:p>
    <w:p w14:paraId="4FBFDE7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7" w:name="_ENREF_77"/>
      <w:r w:rsidRPr="00D80FBB">
        <w:rPr>
          <w:noProof/>
        </w:rPr>
        <w:t xml:space="preserve">Downey, A. T. 2017: Radical Sensorimotor Enactivism &amp; Predictive Processing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77"/>
    </w:p>
    <w:p w14:paraId="40EC7B2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8" w:name="_ENREF_78"/>
      <w:r w:rsidRPr="00D80FBB">
        <w:rPr>
          <w:noProof/>
        </w:rPr>
        <w:t>Drayson, Z. 2017: Modularity and the predictive mind.</w:t>
      </w:r>
      <w:bookmarkEnd w:id="78"/>
    </w:p>
    <w:p w14:paraId="4088C57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79" w:name="_ENREF_79"/>
      <w:r w:rsidRPr="00D80FBB">
        <w:rPr>
          <w:noProof/>
        </w:rPr>
        <w:t xml:space="preserve">Drayson, Z. 2018: Direct perception and the predictive mind. </w:t>
      </w:r>
      <w:r w:rsidRPr="00D80FBB">
        <w:rPr>
          <w:i/>
          <w:noProof/>
        </w:rPr>
        <w:t>Philosophical Studies,</w:t>
      </w:r>
      <w:r w:rsidRPr="00D80FBB">
        <w:rPr>
          <w:noProof/>
        </w:rPr>
        <w:t xml:space="preserve"> 175, 3145-3164.</w:t>
      </w:r>
      <w:bookmarkEnd w:id="79"/>
    </w:p>
    <w:p w14:paraId="201A45B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0" w:name="_ENREF_80"/>
      <w:r w:rsidRPr="00D80FBB">
        <w:rPr>
          <w:noProof/>
        </w:rPr>
        <w:t xml:space="preserve">Edwards, G., Vetter, P., Mcgruer, F., Petro, L. S. and Muckli, L. 2017: Predictive feedback to V1 dynamically updates with sensory input. </w:t>
      </w:r>
      <w:r w:rsidRPr="00D80FBB">
        <w:rPr>
          <w:i/>
          <w:noProof/>
        </w:rPr>
        <w:t>Scientific Reports,</w:t>
      </w:r>
      <w:r w:rsidRPr="00D80FBB">
        <w:rPr>
          <w:noProof/>
        </w:rPr>
        <w:t xml:space="preserve"> 7, 16538.</w:t>
      </w:r>
      <w:bookmarkEnd w:id="80"/>
    </w:p>
    <w:p w14:paraId="18A1F6D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1" w:name="_ENREF_81"/>
      <w:r w:rsidRPr="00D80FBB">
        <w:rPr>
          <w:noProof/>
        </w:rPr>
        <w:t xml:space="preserve">Eliasmith, C. 2003: Moving beyond metaphors: Understanding the mind for what it is. </w:t>
      </w:r>
      <w:r w:rsidRPr="00D80FBB">
        <w:rPr>
          <w:i/>
          <w:noProof/>
        </w:rPr>
        <w:t>Journal of Philosophy,</w:t>
      </w:r>
      <w:r w:rsidRPr="00D80FBB">
        <w:rPr>
          <w:noProof/>
        </w:rPr>
        <w:t xml:space="preserve"> C, 493-520.</w:t>
      </w:r>
      <w:bookmarkEnd w:id="81"/>
    </w:p>
    <w:p w14:paraId="066F820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2" w:name="_ENREF_82"/>
      <w:r w:rsidRPr="00D80FBB">
        <w:rPr>
          <w:noProof/>
        </w:rPr>
        <w:lastRenderedPageBreak/>
        <w:t xml:space="preserve">Fabry, R. E. 2017a: Predictive Processing and Cognitive Development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82"/>
    </w:p>
    <w:p w14:paraId="750A6E5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3" w:name="_ENREF_83"/>
      <w:r w:rsidRPr="00D80FBB">
        <w:rPr>
          <w:noProof/>
        </w:rPr>
        <w:t xml:space="preserve">Fabry, R. E. 2017b: Transcending the evidentiary boundary: Prediction error minimization, embodied interaction, and explanatory pluralism. </w:t>
      </w:r>
      <w:r w:rsidRPr="00D80FBB">
        <w:rPr>
          <w:i/>
          <w:noProof/>
        </w:rPr>
        <w:t>Philosophical Psychology,</w:t>
      </w:r>
      <w:r w:rsidRPr="00D80FBB">
        <w:rPr>
          <w:noProof/>
        </w:rPr>
        <w:t xml:space="preserve"> 30, 395-414.</w:t>
      </w:r>
      <w:bookmarkEnd w:id="83"/>
    </w:p>
    <w:p w14:paraId="5E5FF15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4" w:name="_ENREF_84"/>
      <w:r w:rsidRPr="00D80FBB">
        <w:rPr>
          <w:noProof/>
        </w:rPr>
        <w:t xml:space="preserve">Fabry, R. E. 2018: Betwixt and between: the enculturated predictive processing approach to cognition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483-2518.</w:t>
      </w:r>
      <w:bookmarkEnd w:id="84"/>
    </w:p>
    <w:p w14:paraId="73F2037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5" w:name="_ENREF_85"/>
      <w:r w:rsidRPr="00D80FBB">
        <w:rPr>
          <w:noProof/>
        </w:rPr>
        <w:t xml:space="preserve">Fardo, F., Auksztulewicz, R., Allen, M., Dietz, M. J., Roepstorff, A. and Friston, K. J. 2017: Expectation violation and attention to pain jointly modulate neural gain in somatosensory cortex. </w:t>
      </w:r>
      <w:r w:rsidRPr="00D80FBB">
        <w:rPr>
          <w:i/>
          <w:noProof/>
        </w:rPr>
        <w:t>NeuroImage,</w:t>
      </w:r>
      <w:r w:rsidRPr="00D80FBB">
        <w:rPr>
          <w:noProof/>
        </w:rPr>
        <w:t xml:space="preserve"> 153, 109-121.</w:t>
      </w:r>
      <w:bookmarkEnd w:id="85"/>
    </w:p>
    <w:p w14:paraId="4F88FB1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6" w:name="_ENREF_86"/>
      <w:r w:rsidRPr="00D80FBB">
        <w:rPr>
          <w:noProof/>
        </w:rPr>
        <w:t xml:space="preserve">Farennikova, A. 2014: Perception of Absence and Penetration from Expectation. </w:t>
      </w:r>
      <w:r w:rsidRPr="00D80FBB">
        <w:rPr>
          <w:i/>
          <w:noProof/>
        </w:rPr>
        <w:t>Review of Philosophy and Psychology</w:t>
      </w:r>
      <w:r w:rsidRPr="00D80FBB">
        <w:rPr>
          <w:noProof/>
        </w:rPr>
        <w:t>, 1-20.</w:t>
      </w:r>
      <w:bookmarkEnd w:id="86"/>
    </w:p>
    <w:p w14:paraId="2CA0A4B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7" w:name="_ENREF_87"/>
      <w:r w:rsidRPr="00D80FBB">
        <w:rPr>
          <w:noProof/>
        </w:rPr>
        <w:t xml:space="preserve">Fazelpour, S. and Thompson, E. 2015: The Kantian brain: brain dynamics from a neurophenomenological perspective. </w:t>
      </w:r>
      <w:r w:rsidRPr="00D80FBB">
        <w:rPr>
          <w:i/>
          <w:noProof/>
        </w:rPr>
        <w:t>Current Opinion in Neurobiology,</w:t>
      </w:r>
      <w:r w:rsidRPr="00D80FBB">
        <w:rPr>
          <w:noProof/>
        </w:rPr>
        <w:t xml:space="preserve"> 31, 223-229.</w:t>
      </w:r>
      <w:bookmarkEnd w:id="87"/>
    </w:p>
    <w:p w14:paraId="52E5977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8" w:name="_ENREF_88"/>
      <w:r w:rsidRPr="00D80FBB">
        <w:rPr>
          <w:noProof/>
        </w:rPr>
        <w:t xml:space="preserve">Feldman, H. and Friston, K. 2010: Attention, uncertainty and free-energy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4.</w:t>
      </w:r>
      <w:bookmarkEnd w:id="88"/>
    </w:p>
    <w:p w14:paraId="6C55C7D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89" w:name="_ENREF_89"/>
      <w:r w:rsidRPr="00D80FBB">
        <w:rPr>
          <w:noProof/>
        </w:rPr>
        <w:t xml:space="preserve">Fink, S. B. and Zednik, C. 2017: Meeting in the Dark Room: Bayesian Rational Analysis and Hierarchical Predictive Coding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89"/>
    </w:p>
    <w:p w14:paraId="70670A0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0" w:name="_ENREF_90"/>
      <w:r w:rsidRPr="00D80FBB">
        <w:rPr>
          <w:noProof/>
        </w:rPr>
        <w:t xml:space="preserve">Friston, K. 2010: The free-energy principle: a unified brain theory? </w:t>
      </w:r>
      <w:r w:rsidRPr="00D80FBB">
        <w:rPr>
          <w:i/>
          <w:noProof/>
        </w:rPr>
        <w:t>Nat Rev Neurosci,</w:t>
      </w:r>
      <w:r w:rsidRPr="00D80FBB">
        <w:rPr>
          <w:noProof/>
        </w:rPr>
        <w:t xml:space="preserve"> 11, 127-138.</w:t>
      </w:r>
      <w:bookmarkEnd w:id="90"/>
    </w:p>
    <w:p w14:paraId="7C4007F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1" w:name="_ENREF_91"/>
      <w:r w:rsidRPr="00D80FBB">
        <w:rPr>
          <w:noProof/>
        </w:rPr>
        <w:t xml:space="preserve">Friston, K. 2013: Life as we know it. </w:t>
      </w:r>
      <w:r w:rsidRPr="00D80FBB">
        <w:rPr>
          <w:i/>
          <w:noProof/>
        </w:rPr>
        <w:t>Journal of The Royal Society Interface,</w:t>
      </w:r>
      <w:r w:rsidRPr="00D80FBB">
        <w:rPr>
          <w:noProof/>
        </w:rPr>
        <w:t xml:space="preserve"> 10.</w:t>
      </w:r>
      <w:bookmarkEnd w:id="91"/>
    </w:p>
    <w:p w14:paraId="0D4B638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2" w:name="_ENREF_92"/>
      <w:r w:rsidRPr="00D80FBB">
        <w:rPr>
          <w:noProof/>
        </w:rPr>
        <w:t xml:space="preserve">Friston, K. 2018: Does predictive coding have a future? </w:t>
      </w:r>
      <w:r w:rsidRPr="00D80FBB">
        <w:rPr>
          <w:i/>
          <w:noProof/>
        </w:rPr>
        <w:t>Nature Neuroscience</w:t>
      </w:r>
      <w:r w:rsidRPr="00D80FBB">
        <w:rPr>
          <w:noProof/>
        </w:rPr>
        <w:t>.</w:t>
      </w:r>
      <w:bookmarkEnd w:id="92"/>
    </w:p>
    <w:p w14:paraId="7D1B3A7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3" w:name="_ENREF_93"/>
      <w:r w:rsidRPr="00D80FBB">
        <w:rPr>
          <w:noProof/>
        </w:rPr>
        <w:t xml:space="preserve">Friston, K., Thornton, C. and Clark, A. 2012: Free-energy Minimization and The Dark Room Problem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3.</w:t>
      </w:r>
      <w:bookmarkEnd w:id="93"/>
    </w:p>
    <w:p w14:paraId="0987FB1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4" w:name="_ENREF_94"/>
      <w:r w:rsidRPr="00D80FBB">
        <w:rPr>
          <w:noProof/>
        </w:rPr>
        <w:t xml:space="preserve">Friston, K. J. 2005: A theory of cortical responses. </w:t>
      </w:r>
      <w:r w:rsidRPr="00D80FBB">
        <w:rPr>
          <w:i/>
          <w:noProof/>
        </w:rPr>
        <w:t>Philosophical Transactions: Biological Sciences,</w:t>
      </w:r>
      <w:r w:rsidRPr="00D80FBB">
        <w:rPr>
          <w:noProof/>
        </w:rPr>
        <w:t xml:space="preserve"> 369, 815 - 836.</w:t>
      </w:r>
      <w:bookmarkEnd w:id="94"/>
    </w:p>
    <w:p w14:paraId="7246610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5" w:name="_ENREF_95"/>
      <w:r w:rsidRPr="00D80FBB">
        <w:rPr>
          <w:noProof/>
        </w:rPr>
        <w:t xml:space="preserve">Friston, K. J., Redish, A. D. and Gordon, J. A. 2017: Computational Nosology and Precision Psychiatry. </w:t>
      </w:r>
      <w:r w:rsidRPr="00D80FBB">
        <w:rPr>
          <w:i/>
          <w:noProof/>
        </w:rPr>
        <w:t>Computational Psychiatry,</w:t>
      </w:r>
      <w:r w:rsidRPr="00D80FBB">
        <w:rPr>
          <w:noProof/>
        </w:rPr>
        <w:t xml:space="preserve"> 1, 2-23.</w:t>
      </w:r>
      <w:bookmarkEnd w:id="95"/>
    </w:p>
    <w:p w14:paraId="67E5E7A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6" w:name="_ENREF_96"/>
      <w:r w:rsidRPr="00D80FBB">
        <w:rPr>
          <w:noProof/>
        </w:rPr>
        <w:t xml:space="preserve">Frith, C. D. 1992: </w:t>
      </w:r>
      <w:r w:rsidRPr="00D80FBB">
        <w:rPr>
          <w:i/>
          <w:noProof/>
        </w:rPr>
        <w:t xml:space="preserve">The Cognitive Neuropsychology of Schizophrenia, </w:t>
      </w:r>
      <w:r w:rsidRPr="00D80FBB">
        <w:rPr>
          <w:noProof/>
        </w:rPr>
        <w:t>Hillsdale, NJ: Lawrence Erlbaum Ass.</w:t>
      </w:r>
      <w:bookmarkEnd w:id="96"/>
    </w:p>
    <w:p w14:paraId="56967E6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7" w:name="_ENREF_97"/>
      <w:r w:rsidRPr="00D80FBB">
        <w:rPr>
          <w:noProof/>
        </w:rPr>
        <w:t xml:space="preserve">Frith, C. D. 2007: </w:t>
      </w:r>
      <w:r w:rsidRPr="00D80FBB">
        <w:rPr>
          <w:i/>
          <w:noProof/>
        </w:rPr>
        <w:t xml:space="preserve">Making Up the Mind: How the Brain Creates Our Mental World, </w:t>
      </w:r>
      <w:r w:rsidRPr="00D80FBB">
        <w:rPr>
          <w:noProof/>
        </w:rPr>
        <w:t>Oxford: Blackwell Publishing.</w:t>
      </w:r>
      <w:bookmarkEnd w:id="97"/>
    </w:p>
    <w:p w14:paraId="6235D29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8" w:name="_ENREF_98"/>
      <w:r w:rsidRPr="00D80FBB">
        <w:rPr>
          <w:noProof/>
        </w:rPr>
        <w:t xml:space="preserve">Gadsby, S. and Hohwy, J. In print.: Why use predictive processing to explain psychopathology? The case of anorexia nervosa. In Gouveia, S. (ed) </w:t>
      </w:r>
      <w:r w:rsidRPr="00D80FBB">
        <w:rPr>
          <w:i/>
          <w:noProof/>
        </w:rPr>
        <w:t>The Philosophy and Science of Predictive Processing.</w:t>
      </w:r>
      <w:r w:rsidRPr="00D80FBB">
        <w:rPr>
          <w:noProof/>
        </w:rPr>
        <w:t xml:space="preserve"> Bloomsbury.</w:t>
      </w:r>
      <w:bookmarkEnd w:id="98"/>
    </w:p>
    <w:p w14:paraId="153A36A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99" w:name="_ENREF_99"/>
      <w:r w:rsidRPr="00D80FBB">
        <w:rPr>
          <w:noProof/>
        </w:rPr>
        <w:t xml:space="preserve">Gallagher, S. and Allen, M. 2018: Active inference, enactivism and the hermeneutics of social cognition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627-2648.</w:t>
      </w:r>
      <w:bookmarkEnd w:id="99"/>
    </w:p>
    <w:p w14:paraId="64FCCBC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0" w:name="_ENREF_100"/>
      <w:r w:rsidRPr="00D80FBB">
        <w:rPr>
          <w:noProof/>
        </w:rPr>
        <w:t xml:space="preserve">Gerrans, P. 2015a: All the Self We Need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100"/>
    </w:p>
    <w:p w14:paraId="308D639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1" w:name="_ENREF_101"/>
      <w:r w:rsidRPr="00D80FBB">
        <w:rPr>
          <w:noProof/>
        </w:rPr>
        <w:t xml:space="preserve">Gerrans, P. 2015b: Metamisery and Bodily Inexistence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101"/>
    </w:p>
    <w:p w14:paraId="06B6C0D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2" w:name="_ENREF_102"/>
      <w:r w:rsidRPr="00D80FBB">
        <w:rPr>
          <w:noProof/>
        </w:rPr>
        <w:t xml:space="preserve">Gerrans, P. 2018: Depersonalization Disorder, Affective Processing and Predictive Coding. </w:t>
      </w:r>
      <w:r w:rsidRPr="00D80FBB">
        <w:rPr>
          <w:i/>
          <w:noProof/>
        </w:rPr>
        <w:t>Review of Philosophy and Psychology</w:t>
      </w:r>
      <w:r w:rsidRPr="00D80FBB">
        <w:rPr>
          <w:noProof/>
        </w:rPr>
        <w:t>.</w:t>
      </w:r>
      <w:bookmarkEnd w:id="102"/>
    </w:p>
    <w:p w14:paraId="2F89455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3" w:name="_ENREF_103"/>
      <w:r w:rsidRPr="00D80FBB">
        <w:rPr>
          <w:noProof/>
        </w:rPr>
        <w:t xml:space="preserve">Ghijsen, H. 2018: Predictive processing and foundationalism about perception. </w:t>
      </w:r>
      <w:r w:rsidRPr="00D80FBB">
        <w:rPr>
          <w:i/>
          <w:noProof/>
        </w:rPr>
        <w:t>Synthese</w:t>
      </w:r>
      <w:r w:rsidRPr="00D80FBB">
        <w:rPr>
          <w:noProof/>
        </w:rPr>
        <w:t>.</w:t>
      </w:r>
      <w:bookmarkEnd w:id="103"/>
    </w:p>
    <w:p w14:paraId="12C7839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4" w:name="_ENREF_104"/>
      <w:r w:rsidRPr="00D80FBB">
        <w:rPr>
          <w:noProof/>
        </w:rPr>
        <w:t xml:space="preserve">Gładziejewski, P. 2016: Predictive coding and representationalism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3, 559-582.</w:t>
      </w:r>
      <w:bookmarkEnd w:id="104"/>
    </w:p>
    <w:p w14:paraId="2E76712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5" w:name="_ENREF_105"/>
      <w:r w:rsidRPr="00D80FBB">
        <w:rPr>
          <w:noProof/>
        </w:rPr>
        <w:t xml:space="preserve">Gładziejewski, P. 2017: The Evidence of the Senses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105"/>
    </w:p>
    <w:p w14:paraId="35EE294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6" w:name="_ENREF_106"/>
      <w:r w:rsidRPr="00D80FBB">
        <w:rPr>
          <w:noProof/>
        </w:rPr>
        <w:t xml:space="preserve">Gładziejewski, P. 2019: Mechanistic unity of the predictive mind. </w:t>
      </w:r>
      <w:r w:rsidRPr="00D80FBB">
        <w:rPr>
          <w:i/>
          <w:noProof/>
        </w:rPr>
        <w:t>Theory &amp; Psychology</w:t>
      </w:r>
      <w:r w:rsidRPr="00D80FBB">
        <w:rPr>
          <w:noProof/>
        </w:rPr>
        <w:t>, 0959354319866258.</w:t>
      </w:r>
      <w:bookmarkEnd w:id="106"/>
    </w:p>
    <w:p w14:paraId="23841F0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7" w:name="_ENREF_107"/>
      <w:r w:rsidRPr="00D80FBB">
        <w:rPr>
          <w:noProof/>
        </w:rPr>
        <w:t xml:space="preserve">Gładziejewski, P. and Miłkowski, M. 2017: Structural representations: causally relevant and different from detectors. </w:t>
      </w:r>
      <w:r w:rsidRPr="00D80FBB">
        <w:rPr>
          <w:i/>
          <w:noProof/>
        </w:rPr>
        <w:t>Biology and Philosophy</w:t>
      </w:r>
      <w:r w:rsidRPr="00D80FBB">
        <w:rPr>
          <w:noProof/>
        </w:rPr>
        <w:t>.</w:t>
      </w:r>
      <w:bookmarkEnd w:id="107"/>
    </w:p>
    <w:p w14:paraId="0EC3BCB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8" w:name="_ENREF_108"/>
      <w:r w:rsidRPr="00D80FBB">
        <w:rPr>
          <w:noProof/>
        </w:rPr>
        <w:t xml:space="preserve">Gordon, N., Tsuchiya, N., Koenig-Robert, R. and Hohwy, J. 2019: Expectation and attention increase the integration of top-down and bottom-up signals in perception through different pathways. </w:t>
      </w:r>
      <w:r w:rsidRPr="00D80FBB">
        <w:rPr>
          <w:i/>
          <w:noProof/>
        </w:rPr>
        <w:t>PLOS Biology,</w:t>
      </w:r>
      <w:r w:rsidRPr="00D80FBB">
        <w:rPr>
          <w:noProof/>
        </w:rPr>
        <w:t xml:space="preserve"> 17, e3000233.</w:t>
      </w:r>
      <w:bookmarkEnd w:id="108"/>
    </w:p>
    <w:p w14:paraId="10532B4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09" w:name="_ENREF_109"/>
      <w:r w:rsidRPr="00D80FBB">
        <w:rPr>
          <w:noProof/>
        </w:rPr>
        <w:t xml:space="preserve">Gregory, R. L. 1980: Perceptions as hypotheses. </w:t>
      </w:r>
      <w:r w:rsidRPr="00D80FBB">
        <w:rPr>
          <w:i/>
          <w:noProof/>
        </w:rPr>
        <w:t>Phil. Trans. R. Soc. Lond., Series B, Biological Sciences,</w:t>
      </w:r>
      <w:r w:rsidRPr="00D80FBB">
        <w:rPr>
          <w:noProof/>
        </w:rPr>
        <w:t xml:space="preserve"> 290, 181-197.</w:t>
      </w:r>
      <w:bookmarkEnd w:id="109"/>
    </w:p>
    <w:p w14:paraId="38E32B9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0" w:name="_ENREF_110"/>
      <w:r w:rsidRPr="00D80FBB">
        <w:rPr>
          <w:noProof/>
        </w:rPr>
        <w:t xml:space="preserve">Grush, R. 2004: The emulation theory of representation: motor control, imagery, and perception. </w:t>
      </w:r>
      <w:r w:rsidRPr="00D80FBB">
        <w:rPr>
          <w:i/>
          <w:noProof/>
        </w:rPr>
        <w:t>Behavioral and Brain Sciences,</w:t>
      </w:r>
      <w:r w:rsidRPr="00D80FBB">
        <w:rPr>
          <w:noProof/>
        </w:rPr>
        <w:t xml:space="preserve"> 27, 377-442.</w:t>
      </w:r>
      <w:bookmarkEnd w:id="110"/>
    </w:p>
    <w:p w14:paraId="227BBD8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1" w:name="_ENREF_111"/>
      <w:r w:rsidRPr="00D80FBB">
        <w:rPr>
          <w:noProof/>
        </w:rPr>
        <w:t>Haas, J. in prep.: Revisiting binocular rivalry.</w:t>
      </w:r>
      <w:bookmarkEnd w:id="111"/>
    </w:p>
    <w:p w14:paraId="6F85993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2" w:name="_ENREF_112"/>
      <w:r w:rsidRPr="00D80FBB">
        <w:rPr>
          <w:noProof/>
        </w:rPr>
        <w:t xml:space="preserve">Harkness, D. L. 2015: From Explanatory Ambition to Explanatory Power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112"/>
    </w:p>
    <w:p w14:paraId="30E3391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3" w:name="_ENREF_113"/>
      <w:r w:rsidRPr="00D80FBB">
        <w:rPr>
          <w:noProof/>
        </w:rPr>
        <w:lastRenderedPageBreak/>
        <w:t xml:space="preserve">Harkness, D. L. and Keshava, A. 2017: Moving from the What to the How and Where – Bayesian Models and Predictive Processing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113"/>
    </w:p>
    <w:p w14:paraId="0870889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4" w:name="_ENREF_114"/>
      <w:r w:rsidRPr="00D80FBB">
        <w:rPr>
          <w:noProof/>
        </w:rPr>
        <w:t xml:space="preserve">Hatfield, G. 2002: Perception as unconscious inference. In Heyer, D. and Mausfeld, R. (eds) </w:t>
      </w:r>
      <w:r w:rsidRPr="00D80FBB">
        <w:rPr>
          <w:i/>
          <w:noProof/>
        </w:rPr>
        <w:t>Perception and the physical world.</w:t>
      </w:r>
      <w:r w:rsidRPr="00D80FBB">
        <w:rPr>
          <w:noProof/>
        </w:rPr>
        <w:t xml:space="preserve"> John Wiley &amp; Sons, Ltd.</w:t>
      </w:r>
      <w:bookmarkEnd w:id="114"/>
    </w:p>
    <w:p w14:paraId="72609FC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5" w:name="_ENREF_115"/>
      <w:r w:rsidRPr="00D80FBB">
        <w:rPr>
          <w:noProof/>
        </w:rPr>
        <w:t xml:space="preserve">Heeger, D. J. 2017: Theory of cortical function. </w:t>
      </w:r>
      <w:r w:rsidRPr="00D80FBB">
        <w:rPr>
          <w:i/>
          <w:noProof/>
        </w:rPr>
        <w:t>Proceedings of the National Academy of Sciences,</w:t>
      </w:r>
      <w:r w:rsidRPr="00D80FBB">
        <w:rPr>
          <w:noProof/>
        </w:rPr>
        <w:t xml:space="preserve"> 114, 1773-1782.</w:t>
      </w:r>
      <w:bookmarkEnd w:id="115"/>
    </w:p>
    <w:p w14:paraId="7389F3D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6" w:name="_ENREF_116"/>
      <w:r w:rsidRPr="00D80FBB">
        <w:rPr>
          <w:noProof/>
        </w:rPr>
        <w:t xml:space="preserve">Heilbron, M. and Meyniel, F. 2019: Confidence resets reveal hierarchical adaptive learning in humans. </w:t>
      </w:r>
      <w:r w:rsidRPr="00D80FBB">
        <w:rPr>
          <w:i/>
          <w:noProof/>
        </w:rPr>
        <w:t>PLOS Computational Biology,</w:t>
      </w:r>
      <w:r w:rsidRPr="00D80FBB">
        <w:rPr>
          <w:noProof/>
        </w:rPr>
        <w:t xml:space="preserve"> 15, e1006972.</w:t>
      </w:r>
      <w:bookmarkEnd w:id="116"/>
    </w:p>
    <w:p w14:paraId="30C615A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7" w:name="_ENREF_117"/>
      <w:r w:rsidRPr="00D80FBB">
        <w:rPr>
          <w:noProof/>
        </w:rPr>
        <w:t xml:space="preserve">Hinton, G. E. and Sejnowski, T. J. 1983: Optimal Perceptual Inference. </w:t>
      </w:r>
      <w:r w:rsidRPr="00D80FBB">
        <w:rPr>
          <w:i/>
          <w:noProof/>
        </w:rPr>
        <w:t xml:space="preserve">Proceedings of the IEEE Conference on Computer Vision and Pattern Recognition. </w:t>
      </w:r>
      <w:r w:rsidRPr="00D80FBB">
        <w:rPr>
          <w:noProof/>
        </w:rPr>
        <w:t>Washington D. C.</w:t>
      </w:r>
      <w:bookmarkEnd w:id="117"/>
    </w:p>
    <w:p w14:paraId="436023B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8" w:name="_ENREF_118"/>
      <w:r w:rsidRPr="00D80FBB">
        <w:rPr>
          <w:noProof/>
        </w:rPr>
        <w:t xml:space="preserve">Hipolito, I. 2019: Perception is not always and everywhere inferential. </w:t>
      </w:r>
      <w:r w:rsidRPr="00D80FBB">
        <w:rPr>
          <w:i/>
          <w:noProof/>
        </w:rPr>
        <w:t>Australasian Philosophical Review,</w:t>
      </w:r>
      <w:r w:rsidRPr="00D80FBB">
        <w:rPr>
          <w:noProof/>
        </w:rPr>
        <w:t xml:space="preserve"> 2, 184-188.</w:t>
      </w:r>
      <w:bookmarkEnd w:id="118"/>
    </w:p>
    <w:p w14:paraId="0B9D4B7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19" w:name="_ENREF_119"/>
      <w:r w:rsidRPr="00D80FBB">
        <w:rPr>
          <w:noProof/>
        </w:rPr>
        <w:t xml:space="preserve">Hobson, J. A. and Friston, K. 2014: Consciousness, Dreams, and Inference: The Cartesian Theatre Revisited. </w:t>
      </w:r>
      <w:r w:rsidRPr="00D80FBB">
        <w:rPr>
          <w:i/>
          <w:noProof/>
        </w:rPr>
        <w:t>Journal of Consciousness Studies,</w:t>
      </w:r>
      <w:r w:rsidRPr="00D80FBB">
        <w:rPr>
          <w:noProof/>
        </w:rPr>
        <w:t xml:space="preserve"> 21, 6-32.</w:t>
      </w:r>
      <w:bookmarkEnd w:id="119"/>
    </w:p>
    <w:p w14:paraId="0FE9059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0" w:name="_ENREF_120"/>
      <w:r w:rsidRPr="00D80FBB">
        <w:rPr>
          <w:noProof/>
        </w:rPr>
        <w:t xml:space="preserve">Hobson, J. A. and Friston, K. J. 2012: Waking and dreaming consciousness: Neurobiological and functional considerations. </w:t>
      </w:r>
      <w:r w:rsidRPr="00D80FBB">
        <w:rPr>
          <w:i/>
          <w:noProof/>
        </w:rPr>
        <w:t>Progress in Neurobiology,</w:t>
      </w:r>
      <w:r w:rsidRPr="00D80FBB">
        <w:rPr>
          <w:noProof/>
        </w:rPr>
        <w:t xml:space="preserve"> 98, 82-98.</w:t>
      </w:r>
      <w:bookmarkEnd w:id="120"/>
    </w:p>
    <w:p w14:paraId="1E56DB0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1" w:name="_ENREF_121"/>
      <w:r w:rsidRPr="00D80FBB">
        <w:rPr>
          <w:noProof/>
        </w:rPr>
        <w:t xml:space="preserve">Hohwy, J. 2004: Top-down and bottom-up in delusion formation. </w:t>
      </w:r>
      <w:r w:rsidRPr="00D80FBB">
        <w:rPr>
          <w:i/>
          <w:noProof/>
        </w:rPr>
        <w:t>Philosophy, Psychiatry and Psychology,</w:t>
      </w:r>
      <w:r w:rsidRPr="00D80FBB">
        <w:rPr>
          <w:noProof/>
        </w:rPr>
        <w:t xml:space="preserve"> 11, 65-70.</w:t>
      </w:r>
      <w:bookmarkEnd w:id="121"/>
    </w:p>
    <w:p w14:paraId="73460E1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2" w:name="_ENREF_122"/>
      <w:r w:rsidRPr="00D80FBB">
        <w:rPr>
          <w:noProof/>
        </w:rPr>
        <w:t xml:space="preserve">Hohwy, J. 2007: Functional integration and the mind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59, 315-328.</w:t>
      </w:r>
      <w:bookmarkEnd w:id="122"/>
    </w:p>
    <w:p w14:paraId="54CCFCF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3" w:name="_ENREF_123"/>
      <w:r w:rsidRPr="00D80FBB">
        <w:rPr>
          <w:noProof/>
        </w:rPr>
        <w:t xml:space="preserve">Hohwy, J. 2010: The hypothesis testing brain: some philosophical applications. In Christensen, W., Schier, E. and Sutton, J. (eds) </w:t>
      </w:r>
      <w:r w:rsidRPr="00D80FBB">
        <w:rPr>
          <w:i/>
          <w:noProof/>
        </w:rPr>
        <w:t xml:space="preserve">ASCS09: Proceedings of the 9th Conference of the Australasian Society for Cognitive Science. </w:t>
      </w:r>
      <w:r w:rsidRPr="00D80FBB">
        <w:rPr>
          <w:noProof/>
        </w:rPr>
        <w:t>Sydney: Macquarie Centre for Cognitive Science.</w:t>
      </w:r>
      <w:bookmarkEnd w:id="123"/>
    </w:p>
    <w:p w14:paraId="520617F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4" w:name="_ENREF_124"/>
      <w:r w:rsidRPr="00D80FBB">
        <w:rPr>
          <w:noProof/>
        </w:rPr>
        <w:t xml:space="preserve">Hohwy, J. 2011: Phenomenal Variability and Introspective Reliability. </w:t>
      </w:r>
      <w:r w:rsidRPr="00D80FBB">
        <w:rPr>
          <w:i/>
          <w:noProof/>
        </w:rPr>
        <w:t>Mind &amp; Language,</w:t>
      </w:r>
      <w:r w:rsidRPr="00D80FBB">
        <w:rPr>
          <w:noProof/>
        </w:rPr>
        <w:t xml:space="preserve"> 26, 261-286.</w:t>
      </w:r>
      <w:bookmarkEnd w:id="124"/>
    </w:p>
    <w:p w14:paraId="55038E2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5" w:name="_ENREF_125"/>
      <w:r w:rsidRPr="00D80FBB">
        <w:rPr>
          <w:noProof/>
        </w:rPr>
        <w:t xml:space="preserve">Hohwy, J. 2012: Attention and conscious perception in the hypothesis testing brain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3.</w:t>
      </w:r>
      <w:bookmarkEnd w:id="125"/>
    </w:p>
    <w:p w14:paraId="0D00571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6" w:name="_ENREF_126"/>
      <w:r w:rsidRPr="00D80FBB">
        <w:rPr>
          <w:noProof/>
        </w:rPr>
        <w:t xml:space="preserve">Hohwy, J. 2013: </w:t>
      </w:r>
      <w:r w:rsidRPr="00D80FBB">
        <w:rPr>
          <w:i/>
          <w:noProof/>
        </w:rPr>
        <w:t xml:space="preserve">The Predictive Mind, </w:t>
      </w:r>
      <w:r w:rsidRPr="00D80FBB">
        <w:rPr>
          <w:noProof/>
        </w:rPr>
        <w:t>Oxford: Oxford University Press.</w:t>
      </w:r>
      <w:bookmarkEnd w:id="126"/>
    </w:p>
    <w:p w14:paraId="1565DDD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7" w:name="_ENREF_127"/>
      <w:r w:rsidRPr="00D80FBB">
        <w:rPr>
          <w:noProof/>
        </w:rPr>
        <w:t xml:space="preserve">Hohwy, J. 2014: Elusive phenomenology, counterfactual awareness, and presence without mastery. </w:t>
      </w:r>
      <w:r w:rsidRPr="00D80FBB">
        <w:rPr>
          <w:i/>
          <w:noProof/>
        </w:rPr>
        <w:t>Cognitive Neuroscience</w:t>
      </w:r>
      <w:r w:rsidRPr="00D80FBB">
        <w:rPr>
          <w:noProof/>
        </w:rPr>
        <w:t>, 1-2.</w:t>
      </w:r>
      <w:bookmarkEnd w:id="127"/>
    </w:p>
    <w:p w14:paraId="1E1968F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8" w:name="_ENREF_128"/>
      <w:r w:rsidRPr="00D80FBB">
        <w:rPr>
          <w:noProof/>
        </w:rPr>
        <w:t xml:space="preserve">Hohwy, J. 2015a: The Diversity of Bayesian Explanation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128"/>
    </w:p>
    <w:p w14:paraId="698D47A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29" w:name="_ENREF_129"/>
      <w:r w:rsidRPr="00D80FBB">
        <w:rPr>
          <w:noProof/>
        </w:rPr>
        <w:t xml:space="preserve">Hohwy, J. 2015b: The Neural Organ Explains the Mind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129"/>
    </w:p>
    <w:p w14:paraId="19DC03D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0" w:name="_ENREF_130"/>
      <w:r w:rsidRPr="00D80FBB">
        <w:rPr>
          <w:noProof/>
        </w:rPr>
        <w:t xml:space="preserve">Hohwy, J. 2015c: Prediction error minimization, mental and developmental disorder, and statistical theories of consciousness. In Gennaro, R. (ed) </w:t>
      </w:r>
      <w:r w:rsidRPr="00D80FBB">
        <w:rPr>
          <w:i/>
          <w:noProof/>
        </w:rPr>
        <w:t xml:space="preserve">Disturbed Consciousness: New Essays on Psychopathology and Theories of Consciousness. </w:t>
      </w:r>
      <w:r w:rsidRPr="00D80FBB">
        <w:rPr>
          <w:noProof/>
        </w:rPr>
        <w:t>Cambridge, Mass.: MIT Press.</w:t>
      </w:r>
      <w:bookmarkEnd w:id="130"/>
    </w:p>
    <w:p w14:paraId="4A6D53B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1" w:name="_ENREF_131"/>
      <w:r w:rsidRPr="00D80FBB">
        <w:rPr>
          <w:noProof/>
        </w:rPr>
        <w:t xml:space="preserve">Hohwy, J. 2016a: Prediction, agency, and body ownership. In Engel, A., Friston, K. and Kragic, D. (eds) </w:t>
      </w:r>
      <w:r w:rsidRPr="00D80FBB">
        <w:rPr>
          <w:i/>
          <w:noProof/>
        </w:rPr>
        <w:t xml:space="preserve">Where is the action? The pragmatic turn in cognitive science. </w:t>
      </w:r>
      <w:r w:rsidRPr="00D80FBB">
        <w:rPr>
          <w:noProof/>
        </w:rPr>
        <w:t>Cambridge, Mass.: MIT Press.</w:t>
      </w:r>
      <w:bookmarkEnd w:id="131"/>
    </w:p>
    <w:p w14:paraId="1F59F32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2" w:name="_ENREF_132"/>
      <w:r w:rsidRPr="00D80FBB">
        <w:rPr>
          <w:noProof/>
        </w:rPr>
        <w:t xml:space="preserve">Hohwy, J. 2016b: The Self-Evidencing Brain. </w:t>
      </w:r>
      <w:r w:rsidRPr="00D80FBB">
        <w:rPr>
          <w:i/>
          <w:noProof/>
        </w:rPr>
        <w:t>Noûs,</w:t>
      </w:r>
      <w:r w:rsidRPr="00D80FBB">
        <w:rPr>
          <w:noProof/>
        </w:rPr>
        <w:t xml:space="preserve"> 50, 259-285.</w:t>
      </w:r>
      <w:bookmarkEnd w:id="132"/>
    </w:p>
    <w:p w14:paraId="2964811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3" w:name="_ENREF_133"/>
      <w:r w:rsidRPr="00D80FBB">
        <w:rPr>
          <w:noProof/>
        </w:rPr>
        <w:t xml:space="preserve">Hohwy, J. 2017a: How to Entrain Your Evil Demon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133"/>
    </w:p>
    <w:p w14:paraId="1CB4801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4" w:name="_ENREF_134"/>
      <w:r w:rsidRPr="00D80FBB">
        <w:rPr>
          <w:noProof/>
        </w:rPr>
        <w:t xml:space="preserve">Hohwy, J. 2017b: Priors in perception: Top-down modulation, Bayesian perceptual learning rate, and prediction error minimization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47, 75-85.</w:t>
      </w:r>
      <w:bookmarkEnd w:id="134"/>
    </w:p>
    <w:p w14:paraId="4BD9293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5" w:name="_ENREF_135"/>
      <w:r w:rsidRPr="00D80FBB">
        <w:rPr>
          <w:noProof/>
        </w:rPr>
        <w:t xml:space="preserve">Hohwy, J. 2018a: Prediction error minimization in the brain. In Sprevak, M. and Colombo, M. (eds) </w:t>
      </w:r>
      <w:r w:rsidRPr="00D80FBB">
        <w:rPr>
          <w:i/>
          <w:noProof/>
        </w:rPr>
        <w:t xml:space="preserve">Handbook to the Computational Mind. </w:t>
      </w:r>
      <w:r w:rsidRPr="00D80FBB">
        <w:rPr>
          <w:noProof/>
        </w:rPr>
        <w:t>Oxford: Routledge.</w:t>
      </w:r>
      <w:bookmarkEnd w:id="135"/>
    </w:p>
    <w:p w14:paraId="07685EF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6" w:name="_ENREF_136"/>
      <w:r w:rsidRPr="00D80FBB">
        <w:rPr>
          <w:noProof/>
        </w:rPr>
        <w:t xml:space="preserve">Hohwy, J. 2018b: The predictive processing hypothesis. In Newen, A., Bruin, L. and Gallagher, S. (eds) </w:t>
      </w:r>
      <w:r w:rsidRPr="00D80FBB">
        <w:rPr>
          <w:i/>
          <w:noProof/>
        </w:rPr>
        <w:t xml:space="preserve">The Oxford Handbook of 4E Cognition. </w:t>
      </w:r>
      <w:r w:rsidRPr="00D80FBB">
        <w:rPr>
          <w:noProof/>
        </w:rPr>
        <w:t>Oxford: Oxford: Oxford University Press.</w:t>
      </w:r>
      <w:bookmarkEnd w:id="136"/>
    </w:p>
    <w:p w14:paraId="57FD589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7" w:name="_ENREF_137"/>
      <w:r w:rsidRPr="00D80FBB">
        <w:rPr>
          <w:noProof/>
        </w:rPr>
        <w:t>Hohwy, J. in prep.: Self-supervision, normativity and the free energy principle.</w:t>
      </w:r>
      <w:bookmarkEnd w:id="137"/>
    </w:p>
    <w:p w14:paraId="28DF1A2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8" w:name="_ENREF_138"/>
      <w:r w:rsidRPr="00D80FBB">
        <w:rPr>
          <w:noProof/>
        </w:rPr>
        <w:t xml:space="preserve">Hohwy, J. and Michael, J. 2017: Why would any body have a self? In Vignemont, F. and Alsmith, A. (eds) </w:t>
      </w:r>
      <w:r w:rsidRPr="00D80FBB">
        <w:rPr>
          <w:i/>
          <w:noProof/>
        </w:rPr>
        <w:t xml:space="preserve">The Subject’s matter: Self-consciousness and the body. </w:t>
      </w:r>
      <w:r w:rsidRPr="00D80FBB">
        <w:rPr>
          <w:noProof/>
        </w:rPr>
        <w:t>Cambridge, Mass.: MIT Press.</w:t>
      </w:r>
      <w:bookmarkEnd w:id="138"/>
    </w:p>
    <w:p w14:paraId="4BE252C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39" w:name="_ENREF_139"/>
      <w:r w:rsidRPr="00D80FBB">
        <w:rPr>
          <w:noProof/>
        </w:rPr>
        <w:t xml:space="preserve">Hohwy, J. and Paton, B. 2010: Explaining away the body: experiences of supernaturally caused touch and touch on non-hand objects within the rubber hand illusion </w:t>
      </w:r>
      <w:r w:rsidRPr="00D80FBB">
        <w:rPr>
          <w:i/>
          <w:noProof/>
        </w:rPr>
        <w:t>PLoS ONE,</w:t>
      </w:r>
      <w:r w:rsidRPr="00D80FBB">
        <w:rPr>
          <w:noProof/>
        </w:rPr>
        <w:t xml:space="preserve"> 5, e9416.</w:t>
      </w:r>
      <w:bookmarkEnd w:id="139"/>
    </w:p>
    <w:p w14:paraId="16AD337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0" w:name="_ENREF_140"/>
      <w:r w:rsidRPr="00D80FBB">
        <w:rPr>
          <w:noProof/>
        </w:rPr>
        <w:t xml:space="preserve">Hohwy, J., Paton, B. and Palmer, C. 2016: Distrusting the present. </w:t>
      </w:r>
      <w:r w:rsidRPr="00D80FBB">
        <w:rPr>
          <w:i/>
          <w:noProof/>
        </w:rPr>
        <w:t>Phenomenology and the Cognitive Sciences,</w:t>
      </w:r>
      <w:r w:rsidRPr="00D80FBB">
        <w:rPr>
          <w:noProof/>
        </w:rPr>
        <w:t xml:space="preserve"> 15, 315-335.</w:t>
      </w:r>
      <w:bookmarkEnd w:id="140"/>
    </w:p>
    <w:p w14:paraId="351F170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1" w:name="_ENREF_141"/>
      <w:r w:rsidRPr="00D80FBB">
        <w:rPr>
          <w:noProof/>
        </w:rPr>
        <w:t xml:space="preserve">Hohwy, J., Roepstorff, A. and Friston, K. 2008: Predictive coding explains binocular rivalry: An epistemological review. </w:t>
      </w:r>
      <w:r w:rsidRPr="00D80FBB">
        <w:rPr>
          <w:i/>
          <w:noProof/>
        </w:rPr>
        <w:t>Cognition,</w:t>
      </w:r>
      <w:r w:rsidRPr="00D80FBB">
        <w:rPr>
          <w:noProof/>
        </w:rPr>
        <w:t xml:space="preserve"> 108, 687-701.</w:t>
      </w:r>
      <w:bookmarkEnd w:id="141"/>
    </w:p>
    <w:p w14:paraId="4EE17E9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2" w:name="_ENREF_142"/>
      <w:r w:rsidRPr="00D80FBB">
        <w:rPr>
          <w:noProof/>
        </w:rPr>
        <w:t xml:space="preserve">Hohwy, J. and Rosenberg, R. 2005: Unusual experiences, reality testing, and delusions of control. </w:t>
      </w:r>
      <w:r w:rsidRPr="00D80FBB">
        <w:rPr>
          <w:i/>
          <w:noProof/>
        </w:rPr>
        <w:t>Mind &amp; Language,</w:t>
      </w:r>
      <w:r w:rsidRPr="00D80FBB">
        <w:rPr>
          <w:noProof/>
        </w:rPr>
        <w:t xml:space="preserve"> 20, 141-162.</w:t>
      </w:r>
      <w:bookmarkEnd w:id="142"/>
    </w:p>
    <w:p w14:paraId="2738CB7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3" w:name="_ENREF_143"/>
      <w:r w:rsidRPr="00D80FBB">
        <w:rPr>
          <w:noProof/>
        </w:rPr>
        <w:lastRenderedPageBreak/>
        <w:t xml:space="preserve">Hutchinson, J. B. and Barrett, L. F. 2019: The Power of Predictions: An Emerging Paradigm for Psychological Research. </w:t>
      </w:r>
      <w:r w:rsidRPr="00D80FBB">
        <w:rPr>
          <w:i/>
          <w:noProof/>
        </w:rPr>
        <w:t>Current Directions in Psychological Science</w:t>
      </w:r>
      <w:r w:rsidRPr="00D80FBB">
        <w:rPr>
          <w:noProof/>
        </w:rPr>
        <w:t>, 0963721419831992.</w:t>
      </w:r>
      <w:bookmarkEnd w:id="143"/>
    </w:p>
    <w:p w14:paraId="14D2E9A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4" w:name="_ENREF_144"/>
      <w:r w:rsidRPr="00D80FBB">
        <w:rPr>
          <w:noProof/>
        </w:rPr>
        <w:t xml:space="preserve">Hutto, D. and Myin, E. 2017: </w:t>
      </w:r>
      <w:r w:rsidRPr="00D80FBB">
        <w:rPr>
          <w:i/>
          <w:noProof/>
        </w:rPr>
        <w:t xml:space="preserve">Evolving enactivism: Basic minds meet content, </w:t>
      </w:r>
      <w:r w:rsidRPr="00D80FBB">
        <w:rPr>
          <w:noProof/>
        </w:rPr>
        <w:t>Cambridge, Mass.: MIT Press.</w:t>
      </w:r>
      <w:bookmarkEnd w:id="144"/>
    </w:p>
    <w:p w14:paraId="1657C2A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5" w:name="_ENREF_145"/>
      <w:r w:rsidRPr="00D80FBB">
        <w:rPr>
          <w:noProof/>
        </w:rPr>
        <w:t xml:space="preserve">Hutto, D. D. 2018: Getting into predictive processing’s great guessing game: Bootstrap heaven or hell?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445-2458.</w:t>
      </w:r>
      <w:bookmarkEnd w:id="145"/>
    </w:p>
    <w:p w14:paraId="452505E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6" w:name="_ENREF_146"/>
      <w:r w:rsidRPr="00D80FBB">
        <w:rPr>
          <w:noProof/>
        </w:rPr>
        <w:t xml:space="preserve">Iglesias, S., Mathys, C., Brodersen, Kay h., Kasper, L., Piccirelli, M., Den ouden, Hanneke e. M. and Stephan, Klaas e. 2013: Hierarchical Prediction Errors in Midbrain and Basal Forebrain during Sensory Learning. </w:t>
      </w:r>
      <w:r w:rsidRPr="00D80FBB">
        <w:rPr>
          <w:i/>
          <w:noProof/>
        </w:rPr>
        <w:t>Neuron,</w:t>
      </w:r>
      <w:r w:rsidRPr="00D80FBB">
        <w:rPr>
          <w:noProof/>
        </w:rPr>
        <w:t xml:space="preserve"> 80, 519-530.</w:t>
      </w:r>
      <w:bookmarkEnd w:id="146"/>
    </w:p>
    <w:p w14:paraId="0B31843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7" w:name="_ENREF_147"/>
      <w:r w:rsidRPr="00D80FBB">
        <w:rPr>
          <w:noProof/>
        </w:rPr>
        <w:t xml:space="preserve">Jenkin, Z. and Siegel, S. 2015: Cognitive Penetrability: Modularity, Epistemology, and Ethics. </w:t>
      </w:r>
      <w:r w:rsidRPr="00D80FBB">
        <w:rPr>
          <w:i/>
          <w:noProof/>
        </w:rPr>
        <w:t>Review of Philosophy and Psychology,</w:t>
      </w:r>
      <w:r w:rsidRPr="00D80FBB">
        <w:rPr>
          <w:noProof/>
        </w:rPr>
        <w:t xml:space="preserve"> 6, 531-545.</w:t>
      </w:r>
      <w:bookmarkEnd w:id="147"/>
    </w:p>
    <w:p w14:paraId="5486446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8" w:name="_ENREF_148"/>
      <w:r w:rsidRPr="00D80FBB">
        <w:rPr>
          <w:noProof/>
        </w:rPr>
        <w:t xml:space="preserve">Johnston, P., Robinson, J., Kokkinakis, A., Ridgeway, S., Simpson, M., Johnson, S., Kaufman, J. and Young, A. W. 2017: Temporal and spatial localization of prediction-error signals in the visual brain. </w:t>
      </w:r>
      <w:r w:rsidRPr="00D80FBB">
        <w:rPr>
          <w:i/>
          <w:noProof/>
        </w:rPr>
        <w:t>Biological Psychology,</w:t>
      </w:r>
      <w:r w:rsidRPr="00D80FBB">
        <w:rPr>
          <w:noProof/>
        </w:rPr>
        <w:t xml:space="preserve"> 125, 45-57.</w:t>
      </w:r>
      <w:bookmarkEnd w:id="148"/>
    </w:p>
    <w:p w14:paraId="4DF5C9F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49" w:name="_ENREF_149"/>
      <w:r w:rsidRPr="00D80FBB">
        <w:rPr>
          <w:noProof/>
        </w:rPr>
        <w:t xml:space="preserve">Jones, M. and Love, B. C. 2011: Bayesian fundamentalism or enlightenment? On the explanatory status and theoretical contributions of Bayesian models of cognition. </w:t>
      </w:r>
      <w:r w:rsidRPr="00D80FBB">
        <w:rPr>
          <w:i/>
          <w:noProof/>
        </w:rPr>
        <w:t>Behavioral and Brain Sciences,</w:t>
      </w:r>
      <w:r w:rsidRPr="00D80FBB">
        <w:rPr>
          <w:noProof/>
        </w:rPr>
        <w:t xml:space="preserve"> 34, 169-188.</w:t>
      </w:r>
      <w:bookmarkEnd w:id="149"/>
    </w:p>
    <w:p w14:paraId="429FA92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0" w:name="_ENREF_150"/>
      <w:r w:rsidRPr="00D80FBB">
        <w:rPr>
          <w:noProof/>
        </w:rPr>
        <w:t xml:space="preserve">Kahl, S. and Kopp, S. 2018: A Predictive Processing Model of Perception and Action for Self-Other Distinction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9.</w:t>
      </w:r>
      <w:bookmarkEnd w:id="150"/>
    </w:p>
    <w:p w14:paraId="56AD375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1" w:name="_ENREF_151"/>
      <w:r w:rsidRPr="00D80FBB">
        <w:rPr>
          <w:noProof/>
        </w:rPr>
        <w:t xml:space="preserve">Keller, G. B. and Mrsic-Flogel, T. D. 2018: Predictive Processing: A Canonical Cortical Computation. </w:t>
      </w:r>
      <w:r w:rsidRPr="00D80FBB">
        <w:rPr>
          <w:i/>
          <w:noProof/>
        </w:rPr>
        <w:t>Neuron,</w:t>
      </w:r>
      <w:r w:rsidRPr="00D80FBB">
        <w:rPr>
          <w:noProof/>
        </w:rPr>
        <w:t xml:space="preserve"> 100, 424-435.</w:t>
      </w:r>
      <w:bookmarkEnd w:id="151"/>
    </w:p>
    <w:p w14:paraId="3A7F9D5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2" w:name="_ENREF_152"/>
      <w:r w:rsidRPr="00D80FBB">
        <w:rPr>
          <w:noProof/>
        </w:rPr>
        <w:t xml:space="preserve">Kent, L., Van Doorn, G., Hohwy, J. and Klein, B. 2019: Bayes, time perception, and relativity: The central role of hopelessness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69, 70-80.</w:t>
      </w:r>
      <w:bookmarkEnd w:id="152"/>
    </w:p>
    <w:p w14:paraId="059A012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3" w:name="_ENREF_153"/>
      <w:r w:rsidRPr="00D80FBB">
        <w:rPr>
          <w:noProof/>
        </w:rPr>
        <w:t>Kiefer, A. 2019: A Defense of Pure Connectionism. CUNY Academic Works: CUNY.</w:t>
      </w:r>
      <w:bookmarkEnd w:id="153"/>
    </w:p>
    <w:p w14:paraId="73E628D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4" w:name="_ENREF_154"/>
      <w:r w:rsidRPr="00D80FBB">
        <w:rPr>
          <w:noProof/>
        </w:rPr>
        <w:t xml:space="preserve">Kiefer, A. and Hohwy, J. 2018: Content and misrepresentation in hierarchical generative models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387-2415.</w:t>
      </w:r>
      <w:bookmarkEnd w:id="154"/>
    </w:p>
    <w:p w14:paraId="7EF5BBB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5" w:name="_ENREF_155"/>
      <w:r w:rsidRPr="00D80FBB">
        <w:rPr>
          <w:noProof/>
        </w:rPr>
        <w:t xml:space="preserve">Kiefer, A. and Hohwy, J. in press: Representation in the Prediction Error Minimization Framework. In Symons, J., Calvo, P. and Robins, S. (eds) </w:t>
      </w:r>
      <w:r w:rsidRPr="00D80FBB">
        <w:rPr>
          <w:i/>
          <w:noProof/>
        </w:rPr>
        <w:t xml:space="preserve">Routledge Handbook to the Philosophy of Psychology. </w:t>
      </w:r>
      <w:r w:rsidRPr="00D80FBB">
        <w:rPr>
          <w:noProof/>
        </w:rPr>
        <w:t>Oxford: Routledge.</w:t>
      </w:r>
      <w:bookmarkEnd w:id="155"/>
    </w:p>
    <w:p w14:paraId="2C01F25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6" w:name="_ENREF_156"/>
      <w:r w:rsidRPr="00D80FBB">
        <w:rPr>
          <w:noProof/>
        </w:rPr>
        <w:t xml:space="preserve">Kiefer, A. B. 2017: Literal Perceptual Inference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156"/>
    </w:p>
    <w:p w14:paraId="74B325B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7" w:name="_ENREF_157"/>
      <w:r w:rsidRPr="00D80FBB">
        <w:rPr>
          <w:noProof/>
        </w:rPr>
        <w:t xml:space="preserve">Kilner, J., Friston, K. and Frith, C. 2007: Predictive coding: an account of the mirror neuron system. </w:t>
      </w:r>
      <w:r w:rsidRPr="00D80FBB">
        <w:rPr>
          <w:i/>
          <w:noProof/>
        </w:rPr>
        <w:t>Cognitive Processing,</w:t>
      </w:r>
      <w:r w:rsidRPr="00D80FBB">
        <w:rPr>
          <w:noProof/>
        </w:rPr>
        <w:t xml:space="preserve"> 8, 159-166.</w:t>
      </w:r>
      <w:bookmarkEnd w:id="157"/>
    </w:p>
    <w:p w14:paraId="1C8F23D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8" w:name="_ENREF_158"/>
      <w:r w:rsidRPr="00D80FBB">
        <w:rPr>
          <w:noProof/>
        </w:rPr>
        <w:t xml:space="preserve">Kirchhoff, M. 2018a: The body in action: Predictive processing and the embodiment thesis. In Newen, A., De Bruin, L. and Gallagher, S. (eds) </w:t>
      </w:r>
      <w:r w:rsidRPr="00D80FBB">
        <w:rPr>
          <w:i/>
          <w:noProof/>
        </w:rPr>
        <w:t xml:space="preserve">The Oxford Handbook of 4ECognition. </w:t>
      </w:r>
      <w:r w:rsidRPr="00D80FBB">
        <w:rPr>
          <w:noProof/>
        </w:rPr>
        <w:t>Oxford: Oxford University Press.</w:t>
      </w:r>
      <w:bookmarkEnd w:id="158"/>
    </w:p>
    <w:p w14:paraId="586B240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59" w:name="_ENREF_159"/>
      <w:r w:rsidRPr="00D80FBB">
        <w:rPr>
          <w:noProof/>
        </w:rPr>
        <w:t xml:space="preserve">Kirchhoff, M. 2018b: Predictive brains and embodied, enactive cognition: an introduction to the special issue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355-2366.</w:t>
      </w:r>
      <w:bookmarkEnd w:id="159"/>
    </w:p>
    <w:p w14:paraId="30356E0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0" w:name="_ENREF_160"/>
      <w:r w:rsidRPr="00D80FBB">
        <w:rPr>
          <w:noProof/>
        </w:rPr>
        <w:t xml:space="preserve">Kirchhoff, M. and Kiverstein, J. 2019a: </w:t>
      </w:r>
      <w:r w:rsidRPr="00D80FBB">
        <w:rPr>
          <w:i/>
          <w:noProof/>
        </w:rPr>
        <w:t xml:space="preserve">Extended consciousness and predictive processing, </w:t>
      </w:r>
      <w:r w:rsidRPr="00D80FBB">
        <w:rPr>
          <w:noProof/>
        </w:rPr>
        <w:t>Oxford: Routledge.</w:t>
      </w:r>
      <w:bookmarkEnd w:id="160"/>
    </w:p>
    <w:p w14:paraId="57E0CD8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1" w:name="_ENREF_161"/>
      <w:r w:rsidRPr="00D80FBB">
        <w:rPr>
          <w:noProof/>
        </w:rPr>
        <w:t xml:space="preserve">Kirchhoff, M., Parr, T., Palacios, E., Friston, K. and Kiverstein, J. 2018: The Markov blankets of life: autonomy, active inference and the free energy principle. </w:t>
      </w:r>
      <w:r w:rsidRPr="00D80FBB">
        <w:rPr>
          <w:i/>
          <w:noProof/>
        </w:rPr>
        <w:t>Journal of The Royal Society Interface,</w:t>
      </w:r>
      <w:r w:rsidRPr="00D80FBB">
        <w:rPr>
          <w:noProof/>
        </w:rPr>
        <w:t xml:space="preserve"> 15.</w:t>
      </w:r>
      <w:bookmarkEnd w:id="161"/>
    </w:p>
    <w:p w14:paraId="3F9B8A5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2" w:name="_ENREF_162"/>
      <w:r w:rsidRPr="00D80FBB">
        <w:rPr>
          <w:noProof/>
        </w:rPr>
        <w:t xml:space="preserve">Kirchhoff, M. D. 2015: Species of Realization and the Free Energy Principle. </w:t>
      </w:r>
      <w:r w:rsidRPr="00D80FBB">
        <w:rPr>
          <w:i/>
          <w:noProof/>
        </w:rPr>
        <w:t>Australasian Journal of Philosophy,</w:t>
      </w:r>
      <w:r w:rsidRPr="00D80FBB">
        <w:rPr>
          <w:noProof/>
        </w:rPr>
        <w:t xml:space="preserve"> 93, 706-723.</w:t>
      </w:r>
      <w:bookmarkEnd w:id="162"/>
    </w:p>
    <w:p w14:paraId="6253210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3" w:name="_ENREF_163"/>
      <w:r w:rsidRPr="00D80FBB">
        <w:rPr>
          <w:noProof/>
        </w:rPr>
        <w:t xml:space="preserve">Kirchhoff, M. D. 2018c: Autopoiesis, free energy, and the life–mind continuity thesis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519-2540.</w:t>
      </w:r>
      <w:bookmarkEnd w:id="163"/>
    </w:p>
    <w:p w14:paraId="5604283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4" w:name="_ENREF_164"/>
      <w:r w:rsidRPr="00D80FBB">
        <w:rPr>
          <w:noProof/>
        </w:rPr>
        <w:t xml:space="preserve">Kirchhoff, M. D. 2018d: Predictive processing, perceiving and imagining: Is to perceive to imagine, or something close to it? </w:t>
      </w:r>
      <w:r w:rsidRPr="00D80FBB">
        <w:rPr>
          <w:i/>
          <w:noProof/>
        </w:rPr>
        <w:t>Philosophical Studies,</w:t>
      </w:r>
      <w:r w:rsidRPr="00D80FBB">
        <w:rPr>
          <w:noProof/>
        </w:rPr>
        <w:t xml:space="preserve"> 175, 751-767.</w:t>
      </w:r>
      <w:bookmarkEnd w:id="164"/>
    </w:p>
    <w:p w14:paraId="375EB4D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5" w:name="_ENREF_165"/>
      <w:r w:rsidRPr="00D80FBB">
        <w:rPr>
          <w:noProof/>
        </w:rPr>
        <w:t xml:space="preserve">Kirchhoff, M. D. and Froese, T. 2017: Where there is life there is mind: In support of a strong life-mind continuity thesis. </w:t>
      </w:r>
      <w:r w:rsidRPr="00D80FBB">
        <w:rPr>
          <w:i/>
          <w:noProof/>
        </w:rPr>
        <w:t>Entropy,</w:t>
      </w:r>
      <w:r w:rsidRPr="00D80FBB">
        <w:rPr>
          <w:noProof/>
        </w:rPr>
        <w:t xml:space="preserve"> 19, 169.</w:t>
      </w:r>
      <w:bookmarkEnd w:id="165"/>
    </w:p>
    <w:p w14:paraId="57F1750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6" w:name="_ENREF_166"/>
      <w:r w:rsidRPr="00D80FBB">
        <w:rPr>
          <w:noProof/>
        </w:rPr>
        <w:t xml:space="preserve">Kirchhoff, M. D. and Kiverstein, J. 2019b: How to determine the boundaries of the mind: a Markov blanket proposal. </w:t>
      </w:r>
      <w:r w:rsidRPr="00D80FBB">
        <w:rPr>
          <w:i/>
          <w:noProof/>
        </w:rPr>
        <w:t>Synthese</w:t>
      </w:r>
      <w:r w:rsidRPr="00D80FBB">
        <w:rPr>
          <w:noProof/>
        </w:rPr>
        <w:t>.</w:t>
      </w:r>
      <w:bookmarkEnd w:id="166"/>
    </w:p>
    <w:p w14:paraId="7AC6BDB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7" w:name="_ENREF_167"/>
      <w:r w:rsidRPr="00D80FBB">
        <w:rPr>
          <w:noProof/>
        </w:rPr>
        <w:t xml:space="preserve">Kirchhoff, M. D. and Robertson, I. 2018: Enactivism and predictive processing: a non-representational view. </w:t>
      </w:r>
      <w:r w:rsidRPr="00D80FBB">
        <w:rPr>
          <w:i/>
          <w:noProof/>
        </w:rPr>
        <w:t>Philosophical Explorations,</w:t>
      </w:r>
      <w:r w:rsidRPr="00D80FBB">
        <w:rPr>
          <w:noProof/>
        </w:rPr>
        <w:t xml:space="preserve"> 21, 264-281.</w:t>
      </w:r>
      <w:bookmarkEnd w:id="167"/>
    </w:p>
    <w:p w14:paraId="2E998FB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8" w:name="_ENREF_168"/>
      <w:r w:rsidRPr="00D80FBB">
        <w:rPr>
          <w:noProof/>
        </w:rPr>
        <w:t xml:space="preserve">Kiverstein, J. 2018: Free Energy and the Self: An Ecological–Enactive Interpretation. </w:t>
      </w:r>
      <w:r w:rsidRPr="00D80FBB">
        <w:rPr>
          <w:i/>
          <w:noProof/>
        </w:rPr>
        <w:t>Topoi</w:t>
      </w:r>
      <w:r w:rsidRPr="00D80FBB">
        <w:rPr>
          <w:noProof/>
        </w:rPr>
        <w:t>.</w:t>
      </w:r>
      <w:bookmarkEnd w:id="168"/>
    </w:p>
    <w:p w14:paraId="763D43D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69" w:name="_ENREF_169"/>
      <w:r w:rsidRPr="00D80FBB">
        <w:rPr>
          <w:noProof/>
        </w:rPr>
        <w:t xml:space="preserve">Kiverstein, J., Miller, M. and Rietveld, E. 2017: The feeling of grip: novelty, error dynamics, and the predictive brain. </w:t>
      </w:r>
      <w:r w:rsidRPr="00D80FBB">
        <w:rPr>
          <w:i/>
          <w:noProof/>
        </w:rPr>
        <w:t>Synthese</w:t>
      </w:r>
      <w:r w:rsidRPr="00D80FBB">
        <w:rPr>
          <w:noProof/>
        </w:rPr>
        <w:t>.</w:t>
      </w:r>
      <w:bookmarkEnd w:id="169"/>
    </w:p>
    <w:p w14:paraId="7D53E07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0" w:name="_ENREF_170"/>
      <w:r w:rsidRPr="00D80FBB">
        <w:rPr>
          <w:noProof/>
        </w:rPr>
        <w:t xml:space="preserve">Klein, C. 2016: What do predictive coders want? </w:t>
      </w:r>
      <w:r w:rsidRPr="00D80FBB">
        <w:rPr>
          <w:i/>
          <w:noProof/>
        </w:rPr>
        <w:t>Synthese</w:t>
      </w:r>
      <w:r w:rsidRPr="00D80FBB">
        <w:rPr>
          <w:noProof/>
        </w:rPr>
        <w:t>, 1-17.</w:t>
      </w:r>
      <w:bookmarkEnd w:id="170"/>
    </w:p>
    <w:p w14:paraId="16FFBFF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1" w:name="_ENREF_171"/>
      <w:r w:rsidRPr="00D80FBB">
        <w:rPr>
          <w:noProof/>
        </w:rPr>
        <w:t xml:space="preserve">Knill, D. C. and Richards, W. 1996: </w:t>
      </w:r>
      <w:r w:rsidRPr="00D80FBB">
        <w:rPr>
          <w:i/>
          <w:noProof/>
        </w:rPr>
        <w:t xml:space="preserve">Perception as Bayesian Inference, </w:t>
      </w:r>
      <w:r w:rsidRPr="00D80FBB">
        <w:rPr>
          <w:noProof/>
        </w:rPr>
        <w:t>Cambridge: Cambridge University Press.</w:t>
      </w:r>
      <w:bookmarkEnd w:id="171"/>
    </w:p>
    <w:p w14:paraId="3DCD937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2" w:name="_ENREF_172"/>
      <w:r w:rsidRPr="00D80FBB">
        <w:rPr>
          <w:noProof/>
        </w:rPr>
        <w:t xml:space="preserve">Koelsch, S., Vuust, P. and Friston, K. 2019: Predictive Processes and the Peculiar Case of Music. </w:t>
      </w:r>
      <w:r w:rsidRPr="00D80FBB">
        <w:rPr>
          <w:i/>
          <w:noProof/>
        </w:rPr>
        <w:t>Trends in Cognitive Sciences,</w:t>
      </w:r>
      <w:r w:rsidRPr="00D80FBB">
        <w:rPr>
          <w:noProof/>
        </w:rPr>
        <w:t xml:space="preserve"> 23, 63-77.</w:t>
      </w:r>
      <w:bookmarkEnd w:id="172"/>
    </w:p>
    <w:p w14:paraId="2A530E0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3" w:name="_ENREF_173"/>
      <w:r w:rsidRPr="00D80FBB">
        <w:rPr>
          <w:noProof/>
        </w:rPr>
        <w:lastRenderedPageBreak/>
        <w:t xml:space="preserve">Kok, P. and De lange, Floris p. 2014: Shape Perception Simultaneously Up- and Downregulates Neural Activity in the Primary Visual Cortex. </w:t>
      </w:r>
      <w:r w:rsidRPr="00D80FBB">
        <w:rPr>
          <w:i/>
          <w:noProof/>
        </w:rPr>
        <w:t>Current Biology,</w:t>
      </w:r>
      <w:r w:rsidRPr="00D80FBB">
        <w:rPr>
          <w:noProof/>
        </w:rPr>
        <w:t xml:space="preserve"> 24, 1531-1535.</w:t>
      </w:r>
      <w:bookmarkEnd w:id="173"/>
    </w:p>
    <w:p w14:paraId="5CBC74C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4" w:name="_ENREF_174"/>
      <w:r w:rsidRPr="00D80FBB">
        <w:rPr>
          <w:noProof/>
        </w:rPr>
        <w:t xml:space="preserve">Kok, P., Mostert, P. and De Lange, F. P. 2017: Prior expectations induce prestimulus sensory templates. </w:t>
      </w:r>
      <w:r w:rsidRPr="00D80FBB">
        <w:rPr>
          <w:i/>
          <w:noProof/>
        </w:rPr>
        <w:t>Proceedings of the National Academy of Sciences,</w:t>
      </w:r>
      <w:r w:rsidRPr="00D80FBB">
        <w:rPr>
          <w:noProof/>
        </w:rPr>
        <w:t xml:space="preserve"> 114, 10473-10478.</w:t>
      </w:r>
      <w:bookmarkEnd w:id="174"/>
    </w:p>
    <w:p w14:paraId="70C5257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5" w:name="_ENREF_175"/>
      <w:r w:rsidRPr="00D80FBB">
        <w:rPr>
          <w:noProof/>
        </w:rPr>
        <w:t xml:space="preserve">Kok, P., Rahnev, D., Jehee, J. F. M., Lau, H. C. and De Lange, F. P. 2012: Attention Reverses the Effect of Prediction in Silencing Sensory Signals. </w:t>
      </w:r>
      <w:r w:rsidRPr="00D80FBB">
        <w:rPr>
          <w:i/>
          <w:noProof/>
        </w:rPr>
        <w:t>Cerebral Cortex,</w:t>
      </w:r>
      <w:r w:rsidRPr="00D80FBB">
        <w:rPr>
          <w:noProof/>
        </w:rPr>
        <w:t xml:space="preserve"> 22, 2197-2206.</w:t>
      </w:r>
      <w:bookmarkEnd w:id="175"/>
    </w:p>
    <w:p w14:paraId="234773B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6" w:name="_ENREF_176"/>
      <w:r w:rsidRPr="00D80FBB">
        <w:rPr>
          <w:noProof/>
        </w:rPr>
        <w:t xml:space="preserve">Korbak, T. 2019: Computational enactivism under the free energy principle. </w:t>
      </w:r>
      <w:r w:rsidRPr="00D80FBB">
        <w:rPr>
          <w:i/>
          <w:noProof/>
        </w:rPr>
        <w:t>Synthese</w:t>
      </w:r>
      <w:r w:rsidRPr="00D80FBB">
        <w:rPr>
          <w:noProof/>
        </w:rPr>
        <w:t>.</w:t>
      </w:r>
      <w:bookmarkEnd w:id="176"/>
    </w:p>
    <w:p w14:paraId="07479FB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7" w:name="_ENREF_177"/>
      <w:r w:rsidRPr="00D80FBB">
        <w:rPr>
          <w:noProof/>
        </w:rPr>
        <w:t xml:space="preserve">Kwisthout, J., Bekkering, H. and Van Rooij, I. 2017: To be precise, the details don’t matter: On predictive processing, precision, and level of detail of predictions. </w:t>
      </w:r>
      <w:r w:rsidRPr="00D80FBB">
        <w:rPr>
          <w:i/>
          <w:noProof/>
        </w:rPr>
        <w:t>Brain and Cognition,</w:t>
      </w:r>
      <w:r w:rsidRPr="00D80FBB">
        <w:rPr>
          <w:noProof/>
        </w:rPr>
        <w:t xml:space="preserve"> 112, 84-91.</w:t>
      </w:r>
      <w:bookmarkEnd w:id="177"/>
    </w:p>
    <w:p w14:paraId="438CA46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8" w:name="_ENREF_178"/>
      <w:r w:rsidRPr="00D80FBB">
        <w:rPr>
          <w:noProof/>
        </w:rPr>
        <w:t xml:space="preserve">Laak, K.-J., Vasser, M., Uibopuu, O. J. and Aru, J. 2017: Attention is withdrawn from the area of the visual field where the own hand is currently moving. </w:t>
      </w:r>
      <w:r w:rsidRPr="00D80FBB">
        <w:rPr>
          <w:i/>
          <w:noProof/>
        </w:rPr>
        <w:t>Neuroscience of Consciousness,</w:t>
      </w:r>
      <w:r w:rsidRPr="00D80FBB">
        <w:rPr>
          <w:noProof/>
        </w:rPr>
        <w:t xml:space="preserve"> 3, niw025-niw025.</w:t>
      </w:r>
      <w:bookmarkEnd w:id="178"/>
    </w:p>
    <w:p w14:paraId="3F7D68B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79" w:name="_ENREF_179"/>
      <w:r w:rsidRPr="00D80FBB">
        <w:rPr>
          <w:noProof/>
        </w:rPr>
        <w:t xml:space="preserve">Lauwereyns, J. 2012: </w:t>
      </w:r>
      <w:r w:rsidRPr="00D80FBB">
        <w:rPr>
          <w:i/>
          <w:noProof/>
        </w:rPr>
        <w:t xml:space="preserve">Brain and the gaze: On the active boundaries of vision, </w:t>
      </w:r>
      <w:r w:rsidRPr="00D80FBB">
        <w:rPr>
          <w:noProof/>
        </w:rPr>
        <w:t>Cambridge. Mass.: MIT Press.</w:t>
      </w:r>
      <w:bookmarkEnd w:id="179"/>
    </w:p>
    <w:p w14:paraId="02661A4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0" w:name="_ENREF_180"/>
      <w:r w:rsidRPr="00D80FBB">
        <w:rPr>
          <w:noProof/>
        </w:rPr>
        <w:t xml:space="preserve">Lawson, R. P., Rees, G. and Friston, K. J. 2014: An aberrant precision account of autism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8.</w:t>
      </w:r>
      <w:bookmarkEnd w:id="180"/>
    </w:p>
    <w:p w14:paraId="71902D0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1" w:name="_ENREF_181"/>
      <w:r w:rsidRPr="00D80FBB">
        <w:rPr>
          <w:noProof/>
        </w:rPr>
        <w:t xml:space="preserve">Lee, T. S. and Mumford, D. 2003: Hierarchical Bayesian inference in the visual cortex. </w:t>
      </w:r>
      <w:r w:rsidRPr="00D80FBB">
        <w:rPr>
          <w:i/>
          <w:noProof/>
        </w:rPr>
        <w:t>J. Opt. Soc. Am. A Opt. Image Sci. Vis.,</w:t>
      </w:r>
      <w:r w:rsidRPr="00D80FBB">
        <w:rPr>
          <w:noProof/>
        </w:rPr>
        <w:t xml:space="preserve"> 20, 1434-1448.</w:t>
      </w:r>
      <w:bookmarkEnd w:id="181"/>
    </w:p>
    <w:p w14:paraId="0570CDC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2" w:name="_ENREF_182"/>
      <w:r w:rsidRPr="00D80FBB">
        <w:rPr>
          <w:noProof/>
        </w:rPr>
        <w:t xml:space="preserve">Letheby, C. and Gerrans, P. 2017: Self unbound: ego dissolution in psychedelic experience. </w:t>
      </w:r>
      <w:r w:rsidRPr="00D80FBB">
        <w:rPr>
          <w:i/>
          <w:noProof/>
        </w:rPr>
        <w:t>Neuroscience of Consciousness,</w:t>
      </w:r>
      <w:r w:rsidRPr="00D80FBB">
        <w:rPr>
          <w:noProof/>
        </w:rPr>
        <w:t xml:space="preserve"> 1, nix016.</w:t>
      </w:r>
      <w:bookmarkEnd w:id="182"/>
    </w:p>
    <w:p w14:paraId="35E33C7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3" w:name="_ENREF_183"/>
      <w:r w:rsidRPr="00D80FBB">
        <w:rPr>
          <w:noProof/>
        </w:rPr>
        <w:t xml:space="preserve">Limanowski, J. 2017: (Dis-)Attending to the Body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183"/>
    </w:p>
    <w:p w14:paraId="028B81A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4" w:name="_ENREF_184"/>
      <w:r w:rsidRPr="00D80FBB">
        <w:rPr>
          <w:noProof/>
        </w:rPr>
        <w:t xml:space="preserve">Limanowski, J. and Blankenburg, F. 2013: Minimal Self-Models and the Free Energy Principle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7.</w:t>
      </w:r>
      <w:bookmarkEnd w:id="184"/>
    </w:p>
    <w:p w14:paraId="469F6EE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5" w:name="_ENREF_185"/>
      <w:r w:rsidRPr="00D80FBB">
        <w:rPr>
          <w:noProof/>
        </w:rPr>
        <w:t xml:space="preserve">Limanowski, J. and Friston, K. 2018: 'Seeing the Dark': Grounding Phenomenal Transparency and Opacity in Precision Estimation for Active Inference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9, 643-643.</w:t>
      </w:r>
      <w:bookmarkEnd w:id="185"/>
    </w:p>
    <w:p w14:paraId="21E512B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6" w:name="_ENREF_186"/>
      <w:r w:rsidRPr="00D80FBB">
        <w:rPr>
          <w:noProof/>
        </w:rPr>
        <w:t xml:space="preserve">Lin, Y.-T. 2015: Memory for Prediction Error Minimization: From Depersonalization to the Delusion of Non-Existence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186"/>
    </w:p>
    <w:p w14:paraId="7419FB6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7" w:name="_ENREF_187"/>
      <w:r w:rsidRPr="00D80FBB">
        <w:rPr>
          <w:noProof/>
        </w:rPr>
        <w:t xml:space="preserve">Linson, A., Clark, A., Ramamoorthy, S. and Friston, K. 2018: The Active Inference Approach to Ecological Perception: General Information Dynamics for Natural and Artificial Embodied Cognition. </w:t>
      </w:r>
      <w:r w:rsidRPr="00D80FBB">
        <w:rPr>
          <w:i/>
          <w:noProof/>
        </w:rPr>
        <w:t>Frontiers in Robotics and AI,</w:t>
      </w:r>
      <w:r w:rsidRPr="00D80FBB">
        <w:rPr>
          <w:noProof/>
        </w:rPr>
        <w:t xml:space="preserve"> 5.</w:t>
      </w:r>
      <w:bookmarkEnd w:id="187"/>
    </w:p>
    <w:p w14:paraId="7590010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8" w:name="_ENREF_188"/>
      <w:r w:rsidRPr="00D80FBB">
        <w:rPr>
          <w:noProof/>
        </w:rPr>
        <w:t xml:space="preserve">Loughlin, V. 2016: Jakob Hohwy: The predictive mind. </w:t>
      </w:r>
      <w:r w:rsidRPr="00D80FBB">
        <w:rPr>
          <w:i/>
          <w:noProof/>
        </w:rPr>
        <w:t>Phenomenology and the Cognitive Sciences</w:t>
      </w:r>
      <w:r w:rsidRPr="00D80FBB">
        <w:rPr>
          <w:noProof/>
        </w:rPr>
        <w:t>, 1-6.</w:t>
      </w:r>
      <w:bookmarkEnd w:id="188"/>
    </w:p>
    <w:p w14:paraId="5D36970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89" w:name="_ENREF_189"/>
      <w:r w:rsidRPr="00D80FBB">
        <w:rPr>
          <w:noProof/>
        </w:rPr>
        <w:t xml:space="preserve">Lupyan, G. 2015: Cognitive Penetrability of Perception in the Age of Prediction: Predictive Systems are Penetrable Systems. </w:t>
      </w:r>
      <w:r w:rsidRPr="00D80FBB">
        <w:rPr>
          <w:i/>
          <w:noProof/>
        </w:rPr>
        <w:t>Review of Philosophy and Psychology,</w:t>
      </w:r>
      <w:r w:rsidRPr="00D80FBB">
        <w:rPr>
          <w:noProof/>
        </w:rPr>
        <w:t xml:space="preserve"> 6, 547-569.</w:t>
      </w:r>
      <w:bookmarkEnd w:id="189"/>
    </w:p>
    <w:p w14:paraId="0640799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0" w:name="_ENREF_190"/>
      <w:r w:rsidRPr="00D80FBB">
        <w:rPr>
          <w:noProof/>
        </w:rPr>
        <w:t xml:space="preserve">Lutz, A., Mattout, J. and Pagnoni, G. 2019: The epistemic and pragmatic value of non-action: a predictive coding perspective on meditation. </w:t>
      </w:r>
      <w:r w:rsidRPr="00D80FBB">
        <w:rPr>
          <w:i/>
          <w:noProof/>
        </w:rPr>
        <w:t>Current Opinion in Psychology,</w:t>
      </w:r>
      <w:r w:rsidRPr="00D80FBB">
        <w:rPr>
          <w:noProof/>
        </w:rPr>
        <w:t xml:space="preserve"> 28, 166-171.</w:t>
      </w:r>
      <w:bookmarkEnd w:id="190"/>
    </w:p>
    <w:p w14:paraId="109D014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1" w:name="_ENREF_191"/>
      <w:r w:rsidRPr="00D80FBB">
        <w:rPr>
          <w:noProof/>
        </w:rPr>
        <w:t xml:space="preserve">Macpherson, F. 2017: The relationship between cognitive penetration and predictive coding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47, 6-16.</w:t>
      </w:r>
      <w:bookmarkEnd w:id="191"/>
    </w:p>
    <w:p w14:paraId="265E4E3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2" w:name="_ENREF_192"/>
      <w:r w:rsidRPr="00D80FBB">
        <w:rPr>
          <w:noProof/>
        </w:rPr>
        <w:t xml:space="preserve">Madary, M. 2013: Anticipation and variation in visual content. </w:t>
      </w:r>
      <w:r w:rsidRPr="00D80FBB">
        <w:rPr>
          <w:i/>
          <w:noProof/>
        </w:rPr>
        <w:t>Philosophical Studies,</w:t>
      </w:r>
      <w:r w:rsidRPr="00D80FBB">
        <w:rPr>
          <w:noProof/>
        </w:rPr>
        <w:t xml:space="preserve"> 165, 335-347.</w:t>
      </w:r>
      <w:bookmarkEnd w:id="192"/>
    </w:p>
    <w:p w14:paraId="19EE907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3" w:name="_ENREF_193"/>
      <w:r w:rsidRPr="00D80FBB">
        <w:rPr>
          <w:noProof/>
        </w:rPr>
        <w:t xml:space="preserve">Madary, M. 2017: </w:t>
      </w:r>
      <w:r w:rsidRPr="00D80FBB">
        <w:rPr>
          <w:i/>
          <w:noProof/>
        </w:rPr>
        <w:t xml:space="preserve">Visual phenomenology, </w:t>
      </w:r>
      <w:r w:rsidRPr="00D80FBB">
        <w:rPr>
          <w:noProof/>
        </w:rPr>
        <w:t>Cambridge, Mass.: MIT Press.</w:t>
      </w:r>
      <w:bookmarkEnd w:id="193"/>
    </w:p>
    <w:p w14:paraId="2301DE1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4" w:name="_ENREF_194"/>
      <w:r w:rsidRPr="00D80FBB">
        <w:rPr>
          <w:noProof/>
        </w:rPr>
        <w:t xml:space="preserve">Maiese, M. 2019: Embodiment, sociality, and the life shaping thesis. </w:t>
      </w:r>
      <w:r w:rsidRPr="00D80FBB">
        <w:rPr>
          <w:i/>
          <w:noProof/>
        </w:rPr>
        <w:t>Phenomenology and the Cognitive Sciences,</w:t>
      </w:r>
      <w:r w:rsidRPr="00D80FBB">
        <w:rPr>
          <w:noProof/>
        </w:rPr>
        <w:t xml:space="preserve"> 18, 353-374.</w:t>
      </w:r>
      <w:bookmarkEnd w:id="194"/>
    </w:p>
    <w:p w14:paraId="536A0D1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5" w:name="_ENREF_195"/>
      <w:r w:rsidRPr="00D80FBB">
        <w:rPr>
          <w:noProof/>
        </w:rPr>
        <w:t xml:space="preserve">Marchi, F. 2017: Attention and cognitive penetrability: The epistemic consequences of attention as a form of metacognitive regulation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47, 48-62.</w:t>
      </w:r>
      <w:bookmarkEnd w:id="195"/>
    </w:p>
    <w:p w14:paraId="15AF5DE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6" w:name="_ENREF_196"/>
      <w:r w:rsidRPr="00D80FBB">
        <w:rPr>
          <w:noProof/>
        </w:rPr>
        <w:t xml:space="preserve">Mathys, C. D., Lomakina, E. I., Daunizeau, J., Iglesias, S., Brodersen, K. H., Friston, K. J. and Stephan, K. E. 2014: Uncertainty in perception and the Hierarchical Gaussian Filter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8.</w:t>
      </w:r>
      <w:bookmarkEnd w:id="196"/>
    </w:p>
    <w:p w14:paraId="26D7770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7" w:name="_ENREF_197"/>
      <w:r w:rsidRPr="00D80FBB">
        <w:rPr>
          <w:noProof/>
        </w:rPr>
        <w:t xml:space="preserve">Metzinger, T. K. 2017: The Problem of Mental Action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197"/>
    </w:p>
    <w:p w14:paraId="5C86E4E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8" w:name="_ENREF_198"/>
      <w:r w:rsidRPr="00D80FBB">
        <w:rPr>
          <w:noProof/>
        </w:rPr>
        <w:t xml:space="preserve">Michael, J. and Wolf, T. 2017: Why apply a hierarchical predictive processing framework to music perception and performance? </w:t>
      </w:r>
      <w:r w:rsidRPr="00D80FBB">
        <w:rPr>
          <w:i/>
          <w:noProof/>
        </w:rPr>
        <w:t>Empirical Musicology Review</w:t>
      </w:r>
      <w:r w:rsidRPr="00D80FBB">
        <w:rPr>
          <w:noProof/>
        </w:rPr>
        <w:t>, 177-182.</w:t>
      </w:r>
      <w:bookmarkEnd w:id="198"/>
    </w:p>
    <w:p w14:paraId="21A0E20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199" w:name="_ENREF_199"/>
      <w:r w:rsidRPr="00D80FBB">
        <w:rPr>
          <w:noProof/>
        </w:rPr>
        <w:lastRenderedPageBreak/>
        <w:t xml:space="preserve">Miller, M. and Clark, A. 2017: Happily entangled: prediction, emotion, and the embodied mind. </w:t>
      </w:r>
      <w:r w:rsidRPr="00D80FBB">
        <w:rPr>
          <w:i/>
          <w:noProof/>
        </w:rPr>
        <w:t>Synthese</w:t>
      </w:r>
      <w:r w:rsidRPr="00D80FBB">
        <w:rPr>
          <w:noProof/>
        </w:rPr>
        <w:t>, 1-17.</w:t>
      </w:r>
      <w:bookmarkEnd w:id="199"/>
    </w:p>
    <w:p w14:paraId="51CFC98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0" w:name="_ENREF_200"/>
      <w:r w:rsidRPr="00D80FBB">
        <w:rPr>
          <w:noProof/>
        </w:rPr>
        <w:t xml:space="preserve">Moutoussis, M., Fearon, P., El-Deredy, W., Dolan, R. J. and Friston, K. J. 2014: Bayesian inferences about the self (and others): A review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25, 67-76.</w:t>
      </w:r>
      <w:bookmarkEnd w:id="200"/>
    </w:p>
    <w:p w14:paraId="714605E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1" w:name="_ENREF_201"/>
      <w:r w:rsidRPr="00D80FBB">
        <w:rPr>
          <w:noProof/>
        </w:rPr>
        <w:t xml:space="preserve">Mumford, D. 1992: On the computational architecture of the neocortex. II. The role of cortico-cortical loops. </w:t>
      </w:r>
      <w:r w:rsidRPr="00D80FBB">
        <w:rPr>
          <w:i/>
          <w:noProof/>
        </w:rPr>
        <w:t>Biol Cybern,</w:t>
      </w:r>
      <w:r w:rsidRPr="00D80FBB">
        <w:rPr>
          <w:noProof/>
        </w:rPr>
        <w:t xml:space="preserve"> 66, 241-251.</w:t>
      </w:r>
      <w:bookmarkEnd w:id="201"/>
    </w:p>
    <w:p w14:paraId="5C0C04E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2" w:name="_ENREF_202"/>
      <w:r w:rsidRPr="00D80FBB">
        <w:rPr>
          <w:noProof/>
        </w:rPr>
        <w:t xml:space="preserve">Neisser, U. 1967: </w:t>
      </w:r>
      <w:r w:rsidRPr="00D80FBB">
        <w:rPr>
          <w:i/>
          <w:noProof/>
        </w:rPr>
        <w:t xml:space="preserve">Cognitive psychology, </w:t>
      </w:r>
      <w:r w:rsidRPr="00D80FBB">
        <w:rPr>
          <w:noProof/>
        </w:rPr>
        <w:t>New York: Appleton-Century-Crofts.</w:t>
      </w:r>
      <w:bookmarkEnd w:id="202"/>
    </w:p>
    <w:p w14:paraId="6E3B1BB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3" w:name="_ENREF_203"/>
      <w:r w:rsidRPr="00D80FBB">
        <w:rPr>
          <w:noProof/>
        </w:rPr>
        <w:t xml:space="preserve">O’callaghan, C., Kveraga, K., Shine, J. M., Adams, R. B. and Bar, M. 2017: Predictions penetrate perception: Converging insights from brain, behaviour and disorder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47, 63-74.</w:t>
      </w:r>
      <w:bookmarkEnd w:id="203"/>
    </w:p>
    <w:p w14:paraId="5945AF3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4" w:name="_ENREF_204"/>
      <w:r w:rsidRPr="00D80FBB">
        <w:rPr>
          <w:noProof/>
        </w:rPr>
        <w:t xml:space="preserve">Orlandi, N. 2014: </w:t>
      </w:r>
      <w:r w:rsidRPr="00D80FBB">
        <w:rPr>
          <w:i/>
          <w:noProof/>
        </w:rPr>
        <w:t xml:space="preserve">The innocent eye: Why vision is not a cognitive process, </w:t>
      </w:r>
      <w:r w:rsidRPr="00D80FBB">
        <w:rPr>
          <w:noProof/>
        </w:rPr>
        <w:t>Oxford: Oxford University Press.</w:t>
      </w:r>
      <w:bookmarkEnd w:id="204"/>
    </w:p>
    <w:p w14:paraId="5FDE6F6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5" w:name="_ENREF_205"/>
      <w:r w:rsidRPr="00D80FBB">
        <w:rPr>
          <w:noProof/>
        </w:rPr>
        <w:t xml:space="preserve">Orlandi, N. 2016: Bayesian perception as ecological perception. </w:t>
      </w:r>
      <w:r w:rsidRPr="00D80FBB">
        <w:rPr>
          <w:i/>
          <w:noProof/>
        </w:rPr>
        <w:t>Philosophical Topics,</w:t>
      </w:r>
      <w:r w:rsidRPr="00D80FBB">
        <w:rPr>
          <w:noProof/>
        </w:rPr>
        <w:t xml:space="preserve"> 44, 327-351.</w:t>
      </w:r>
      <w:bookmarkEnd w:id="205"/>
    </w:p>
    <w:p w14:paraId="2644935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6" w:name="_ENREF_206"/>
      <w:r w:rsidRPr="00D80FBB">
        <w:rPr>
          <w:noProof/>
        </w:rPr>
        <w:t xml:space="preserve">Orlandi, N. 2018: Predictive perceptual systems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367-2386.</w:t>
      </w:r>
      <w:bookmarkEnd w:id="206"/>
    </w:p>
    <w:p w14:paraId="5E2CAC6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7" w:name="_ENREF_207"/>
      <w:r w:rsidRPr="00D80FBB">
        <w:rPr>
          <w:noProof/>
        </w:rPr>
        <w:t xml:space="preserve">Ostwald, D., Kirilina, E., Starke, L. and Blankenburg, F. 2014: A tutorial on variational Bayes for latent linear stochastic time-series models. </w:t>
      </w:r>
      <w:r w:rsidRPr="00D80FBB">
        <w:rPr>
          <w:i/>
          <w:noProof/>
        </w:rPr>
        <w:t>Journal of Mathematical Psychology,</w:t>
      </w:r>
      <w:r w:rsidRPr="00D80FBB">
        <w:rPr>
          <w:noProof/>
        </w:rPr>
        <w:t xml:space="preserve"> 60, 1-19.</w:t>
      </w:r>
      <w:bookmarkEnd w:id="207"/>
    </w:p>
    <w:p w14:paraId="2026ACD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8" w:name="_ENREF_208"/>
      <w:r w:rsidRPr="00D80FBB">
        <w:rPr>
          <w:noProof/>
        </w:rPr>
        <w:t xml:space="preserve">Palacios, E. R., Razi, A., Parr, T., Kirchhoff, M. and Friston, K. 2017: Biological Self-organisation and Markov blankets. </w:t>
      </w:r>
      <w:r w:rsidRPr="00D80FBB">
        <w:rPr>
          <w:i/>
          <w:noProof/>
        </w:rPr>
        <w:t>bioRxiv</w:t>
      </w:r>
      <w:r w:rsidRPr="00D80FBB">
        <w:rPr>
          <w:noProof/>
        </w:rPr>
        <w:t>, 227181.</w:t>
      </w:r>
      <w:bookmarkEnd w:id="208"/>
    </w:p>
    <w:p w14:paraId="4839081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09" w:name="_ENREF_209"/>
      <w:r w:rsidRPr="00D80FBB">
        <w:rPr>
          <w:noProof/>
        </w:rPr>
        <w:t xml:space="preserve">Palmer, C. J., Lawson, R. P. and Hohwy, J. 2017: Bayesian Approaches to Autism: Towards Volatility, Action, and Behavior. </w:t>
      </w:r>
      <w:r w:rsidRPr="00D80FBB">
        <w:rPr>
          <w:i/>
          <w:noProof/>
        </w:rPr>
        <w:t>Psychological Bulletin,</w:t>
      </w:r>
      <w:r w:rsidRPr="00D80FBB">
        <w:rPr>
          <w:noProof/>
        </w:rPr>
        <w:t xml:space="preserve"> 143, 521-542.</w:t>
      </w:r>
      <w:bookmarkEnd w:id="209"/>
    </w:p>
    <w:p w14:paraId="51EFD39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0" w:name="_ENREF_210"/>
      <w:r w:rsidRPr="00D80FBB">
        <w:rPr>
          <w:noProof/>
        </w:rPr>
        <w:t xml:space="preserve">Palmer, C. J., Seth, A. K. and Hohwy, J. 2015: The felt presence of other minds: Predictive processing, counterfactual predictions, and mentalising in autism. </w:t>
      </w:r>
      <w:r w:rsidRPr="00D80FBB">
        <w:rPr>
          <w:i/>
          <w:noProof/>
        </w:rPr>
        <w:t>Consciousness and Cognition</w:t>
      </w:r>
      <w:r w:rsidRPr="00D80FBB">
        <w:rPr>
          <w:noProof/>
        </w:rPr>
        <w:t>.</w:t>
      </w:r>
      <w:bookmarkEnd w:id="210"/>
    </w:p>
    <w:p w14:paraId="77D6663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1" w:name="_ENREF_211"/>
      <w:r w:rsidRPr="00D80FBB">
        <w:rPr>
          <w:noProof/>
        </w:rPr>
        <w:t xml:space="preserve">Parr, T., Corcoran, A., Friston, K. and Hohwy, J. 2019: Perceptual awareness and active inference. </w:t>
      </w:r>
      <w:r w:rsidRPr="00D80FBB">
        <w:rPr>
          <w:i/>
          <w:noProof/>
        </w:rPr>
        <w:t>Neuroscience of Consciousness</w:t>
      </w:r>
      <w:r w:rsidRPr="00D80FBB">
        <w:rPr>
          <w:noProof/>
        </w:rPr>
        <w:t>.</w:t>
      </w:r>
      <w:bookmarkEnd w:id="211"/>
    </w:p>
    <w:p w14:paraId="297B5CA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2" w:name="_ENREF_212"/>
      <w:r w:rsidRPr="00D80FBB">
        <w:rPr>
          <w:noProof/>
        </w:rPr>
        <w:t xml:space="preserve">Parr, T. and Friston, K. J. 2018: The Anatomy of Inference: Generative Models and Brain Structure. </w:t>
      </w:r>
      <w:r w:rsidRPr="00D80FBB">
        <w:rPr>
          <w:i/>
          <w:noProof/>
        </w:rPr>
        <w:t>Frontiers in Computational Neuroscience,</w:t>
      </w:r>
      <w:r w:rsidRPr="00D80FBB">
        <w:rPr>
          <w:noProof/>
        </w:rPr>
        <w:t xml:space="preserve"> 12.</w:t>
      </w:r>
      <w:bookmarkEnd w:id="212"/>
    </w:p>
    <w:p w14:paraId="305F4A1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3" w:name="_ENREF_213"/>
      <w:r w:rsidRPr="00D80FBB">
        <w:rPr>
          <w:noProof/>
        </w:rPr>
        <w:t xml:space="preserve">Parr, T., Rees, G. and Friston, K. J. 2018: Computational Neuropsychology and Bayesian Inference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12.</w:t>
      </w:r>
      <w:bookmarkEnd w:id="213"/>
    </w:p>
    <w:p w14:paraId="52AD014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4" w:name="_ENREF_214"/>
      <w:r w:rsidRPr="00D80FBB">
        <w:rPr>
          <w:noProof/>
        </w:rPr>
        <w:t>Parrott, M. 2019: Delusional Predictions and Explanations.</w:t>
      </w:r>
      <w:bookmarkEnd w:id="214"/>
    </w:p>
    <w:p w14:paraId="75ED8A7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5" w:name="_ENREF_215"/>
      <w:r w:rsidRPr="00D80FBB">
        <w:rPr>
          <w:noProof/>
        </w:rPr>
        <w:t xml:space="preserve">Pellicano, E. and Burr, D. 2012: When the world becomes  too real : a Bayesian explanation of autistic perception. </w:t>
      </w:r>
      <w:r w:rsidRPr="00D80FBB">
        <w:rPr>
          <w:i/>
          <w:noProof/>
        </w:rPr>
        <w:t>Trends in Cognitive Sciences</w:t>
      </w:r>
      <w:r w:rsidRPr="00D80FBB">
        <w:rPr>
          <w:noProof/>
        </w:rPr>
        <w:t>.</w:t>
      </w:r>
      <w:bookmarkEnd w:id="215"/>
    </w:p>
    <w:p w14:paraId="776C24C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6" w:name="_ENREF_216"/>
      <w:r w:rsidRPr="00D80FBB">
        <w:rPr>
          <w:noProof/>
        </w:rPr>
        <w:t xml:space="preserve">Perrykkad, K. and Hohwy, J. 2019: Modelling Me, Modelling You: the Autistic Self. </w:t>
      </w:r>
      <w:r w:rsidRPr="00D80FBB">
        <w:rPr>
          <w:i/>
          <w:noProof/>
        </w:rPr>
        <w:t>Review Journal of Autism and Developmental Disorders</w:t>
      </w:r>
      <w:r w:rsidRPr="00D80FBB">
        <w:rPr>
          <w:noProof/>
        </w:rPr>
        <w:t>.</w:t>
      </w:r>
      <w:bookmarkEnd w:id="216"/>
    </w:p>
    <w:p w14:paraId="2637537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7" w:name="_ENREF_217"/>
      <w:r w:rsidRPr="00D80FBB">
        <w:rPr>
          <w:noProof/>
        </w:rPr>
        <w:t xml:space="preserve">Perrykkad, K. and Hohwy, J. 2020: Fidgeting as self-evidencing: A predictive processing account of non-goal-directed action. </w:t>
      </w:r>
      <w:r w:rsidRPr="00D80FBB">
        <w:rPr>
          <w:i/>
          <w:noProof/>
        </w:rPr>
        <w:t>New Ideas in Psychology,</w:t>
      </w:r>
      <w:r w:rsidRPr="00D80FBB">
        <w:rPr>
          <w:noProof/>
        </w:rPr>
        <w:t xml:space="preserve"> 56, 100750.</w:t>
      </w:r>
      <w:bookmarkEnd w:id="217"/>
    </w:p>
    <w:p w14:paraId="5C179BA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8" w:name="_ENREF_218"/>
      <w:r w:rsidRPr="00D80FBB">
        <w:rPr>
          <w:noProof/>
        </w:rPr>
        <w:t xml:space="preserve">Peters, A., Mcewen, B. S. and Friston, K. 2017: Uncertainty and stress: Why it causes diseases and how it is mastered by the brain. </w:t>
      </w:r>
      <w:r w:rsidRPr="00D80FBB">
        <w:rPr>
          <w:i/>
          <w:noProof/>
        </w:rPr>
        <w:t>Progress in Neurobiology,</w:t>
      </w:r>
      <w:r w:rsidRPr="00D80FBB">
        <w:rPr>
          <w:noProof/>
        </w:rPr>
        <w:t xml:space="preserve"> 156, 164-188.</w:t>
      </w:r>
      <w:bookmarkEnd w:id="218"/>
    </w:p>
    <w:p w14:paraId="61F0E33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19" w:name="_ENREF_219"/>
      <w:r w:rsidRPr="00D80FBB">
        <w:rPr>
          <w:noProof/>
        </w:rPr>
        <w:t xml:space="preserve">Pezzulo, G. 2017: Tracing the Roots of Cognition in Predictive Processing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19"/>
    </w:p>
    <w:p w14:paraId="161C92C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0" w:name="_ENREF_220"/>
      <w:r w:rsidRPr="00D80FBB">
        <w:rPr>
          <w:noProof/>
        </w:rPr>
        <w:t xml:space="preserve">Pickering, M. J. and Clark, A. 2014: Getting ahead: forward models and their place in cognitive architecture. </w:t>
      </w:r>
      <w:r w:rsidRPr="00D80FBB">
        <w:rPr>
          <w:i/>
          <w:noProof/>
        </w:rPr>
        <w:t>Trends in Cognitive Sciences,</w:t>
      </w:r>
      <w:r w:rsidRPr="00D80FBB">
        <w:rPr>
          <w:noProof/>
        </w:rPr>
        <w:t xml:space="preserve"> 18, 451-456.</w:t>
      </w:r>
      <w:bookmarkEnd w:id="220"/>
    </w:p>
    <w:p w14:paraId="124314E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1" w:name="_ENREF_221"/>
      <w:r w:rsidRPr="00D80FBB">
        <w:rPr>
          <w:noProof/>
        </w:rPr>
        <w:t xml:space="preserve">Pliushch, I. 2017: The Overtone Model of Self-Deception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21"/>
    </w:p>
    <w:p w14:paraId="668869E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2" w:name="_ENREF_222"/>
      <w:r w:rsidRPr="00D80FBB">
        <w:rPr>
          <w:noProof/>
        </w:rPr>
        <w:t xml:space="preserve">Powers, W. T. 1973: </w:t>
      </w:r>
      <w:r w:rsidRPr="00D80FBB">
        <w:rPr>
          <w:i/>
          <w:noProof/>
        </w:rPr>
        <w:t xml:space="preserve">Behavior: The Control of Perception, </w:t>
      </w:r>
      <w:r w:rsidRPr="00D80FBB">
        <w:rPr>
          <w:noProof/>
        </w:rPr>
        <w:t>Chicago: Aldine.</w:t>
      </w:r>
      <w:bookmarkEnd w:id="222"/>
    </w:p>
    <w:p w14:paraId="51EB1FE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3" w:name="_ENREF_223"/>
      <w:r w:rsidRPr="00D80FBB">
        <w:rPr>
          <w:noProof/>
        </w:rPr>
        <w:t xml:space="preserve">Quadt, L., Critchley, H. D. and Garfinkel, S. N. 2018: The neurobiology of interoception in health and disease. </w:t>
      </w:r>
      <w:r w:rsidRPr="00D80FBB">
        <w:rPr>
          <w:i/>
          <w:noProof/>
        </w:rPr>
        <w:t>Annals of the New York Academy of Sciences,</w:t>
      </w:r>
      <w:r w:rsidRPr="00D80FBB">
        <w:rPr>
          <w:noProof/>
        </w:rPr>
        <w:t xml:space="preserve"> 1428, 112-128.</w:t>
      </w:r>
      <w:bookmarkEnd w:id="223"/>
    </w:p>
    <w:p w14:paraId="156FDB9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4" w:name="_ENREF_224"/>
      <w:r w:rsidRPr="00D80FBB">
        <w:rPr>
          <w:noProof/>
        </w:rPr>
        <w:t xml:space="preserve">Quadt, L. A. 2017: Action-Oriented Predictive Processing and Social Cognition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24"/>
    </w:p>
    <w:p w14:paraId="1FB6455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5" w:name="_ENREF_225"/>
      <w:r w:rsidRPr="00D80FBB">
        <w:rPr>
          <w:noProof/>
        </w:rPr>
        <w:t xml:space="preserve">Radulescu, A., Niv, Y. and Ballard, I. 2019: Holistic Reinforcement Learning: The Role of Structure and Attention. </w:t>
      </w:r>
      <w:r w:rsidRPr="00D80FBB">
        <w:rPr>
          <w:i/>
          <w:noProof/>
        </w:rPr>
        <w:t>Trends in Cognitive Sciences,</w:t>
      </w:r>
      <w:r w:rsidRPr="00D80FBB">
        <w:rPr>
          <w:noProof/>
        </w:rPr>
        <w:t xml:space="preserve"> 23, 278-292.</w:t>
      </w:r>
      <w:bookmarkEnd w:id="225"/>
    </w:p>
    <w:p w14:paraId="7BCBF38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6" w:name="_ENREF_226"/>
      <w:r w:rsidRPr="00D80FBB">
        <w:rPr>
          <w:noProof/>
        </w:rPr>
        <w:t xml:space="preserve">Rahnev, D. and Denison, R. N. 2018: Behavior is sensible but not globally optimal: Seeking common ground in the optimality debate. </w:t>
      </w:r>
      <w:r w:rsidRPr="00D80FBB">
        <w:rPr>
          <w:i/>
          <w:noProof/>
        </w:rPr>
        <w:t>Behavioral and Brain Sciences,</w:t>
      </w:r>
      <w:r w:rsidRPr="00D80FBB">
        <w:rPr>
          <w:noProof/>
        </w:rPr>
        <w:t xml:space="preserve"> 41, e251.</w:t>
      </w:r>
      <w:bookmarkEnd w:id="226"/>
    </w:p>
    <w:p w14:paraId="4DE611C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7" w:name="_ENREF_227"/>
      <w:r w:rsidRPr="00D80FBB">
        <w:rPr>
          <w:noProof/>
        </w:rPr>
        <w:t xml:space="preserve">Ramstead, M. J. D., Constant, A., Badcock, P. B. and Friston, K. J. 2019a: Variational ecology and the physics of sentient systems. </w:t>
      </w:r>
      <w:r w:rsidRPr="00D80FBB">
        <w:rPr>
          <w:i/>
          <w:noProof/>
        </w:rPr>
        <w:t>Physics of Life Reviews</w:t>
      </w:r>
      <w:r w:rsidRPr="00D80FBB">
        <w:rPr>
          <w:noProof/>
        </w:rPr>
        <w:t>.</w:t>
      </w:r>
      <w:bookmarkEnd w:id="227"/>
    </w:p>
    <w:p w14:paraId="1C96D02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8" w:name="_ENREF_228"/>
      <w:r w:rsidRPr="00D80FBB">
        <w:rPr>
          <w:noProof/>
        </w:rPr>
        <w:t xml:space="preserve">Ramstead, M. J. D., Kirchhoff, M. D., Constant, A. and Friston, K. J. 2019b: Multiscale integration: beyond internalism and externalism. </w:t>
      </w:r>
      <w:r w:rsidRPr="00D80FBB">
        <w:rPr>
          <w:i/>
          <w:noProof/>
        </w:rPr>
        <w:t>Synthese</w:t>
      </w:r>
      <w:r w:rsidRPr="00D80FBB">
        <w:rPr>
          <w:noProof/>
        </w:rPr>
        <w:t>.</w:t>
      </w:r>
      <w:bookmarkEnd w:id="228"/>
    </w:p>
    <w:p w14:paraId="02988BA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29" w:name="_ENREF_229"/>
      <w:r w:rsidRPr="00D80FBB">
        <w:rPr>
          <w:noProof/>
        </w:rPr>
        <w:t xml:space="preserve">Ramstead, M. J. D., Kirchhoff, M. D. and Friston, K. J. 2019c: A tale of two densities: active inference is enactive inference. </w:t>
      </w:r>
      <w:r w:rsidRPr="00D80FBB">
        <w:rPr>
          <w:i/>
          <w:noProof/>
        </w:rPr>
        <w:t>Adaptive Behavior</w:t>
      </w:r>
      <w:r w:rsidRPr="00D80FBB">
        <w:rPr>
          <w:noProof/>
        </w:rPr>
        <w:t>, 1059712319862774.</w:t>
      </w:r>
      <w:bookmarkEnd w:id="229"/>
    </w:p>
    <w:p w14:paraId="78FF8C1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0" w:name="_ENREF_230"/>
      <w:r w:rsidRPr="00D80FBB">
        <w:rPr>
          <w:noProof/>
        </w:rPr>
        <w:lastRenderedPageBreak/>
        <w:t xml:space="preserve">Ramstead, M. J. D., Veissière, S. P. L. and Kirmayer, L. J. 2016: Cultural Affordances: Scaffolding Local Worlds Through Shared Intentionality and Regimes of Attention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7.</w:t>
      </w:r>
      <w:bookmarkEnd w:id="230"/>
    </w:p>
    <w:p w14:paraId="11E0282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1" w:name="_ENREF_231"/>
      <w:r w:rsidRPr="00D80FBB">
        <w:rPr>
          <w:noProof/>
        </w:rPr>
        <w:t xml:space="preserve">Ransom, M., Fazelpour, S. and Mole, C. 2017: Attention in the predictive mind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47, 99-112.</w:t>
      </w:r>
      <w:bookmarkEnd w:id="231"/>
    </w:p>
    <w:p w14:paraId="423D31A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2" w:name="_ENREF_232"/>
      <w:r w:rsidRPr="00D80FBB">
        <w:rPr>
          <w:noProof/>
        </w:rPr>
        <w:t xml:space="preserve">Rao, R. P. N., Olshausen, B. A. and Lewicki, M. S. 2002: </w:t>
      </w:r>
      <w:r w:rsidRPr="00D80FBB">
        <w:rPr>
          <w:i/>
          <w:noProof/>
        </w:rPr>
        <w:t xml:space="preserve">Probabilistic Models of the Brain, </w:t>
      </w:r>
      <w:r w:rsidRPr="00D80FBB">
        <w:rPr>
          <w:noProof/>
        </w:rPr>
        <w:t>Cambridge, Mass.: MIT Press.</w:t>
      </w:r>
      <w:bookmarkEnd w:id="232"/>
    </w:p>
    <w:p w14:paraId="6D65710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3" w:name="_ENREF_233"/>
      <w:r w:rsidRPr="00D80FBB">
        <w:rPr>
          <w:noProof/>
        </w:rPr>
        <w:t xml:space="preserve">Rescorla, M. 2014: A theory of computational implementation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1, 1277-1307.</w:t>
      </w:r>
      <w:bookmarkEnd w:id="233"/>
    </w:p>
    <w:p w14:paraId="08A6349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4" w:name="_ENREF_234"/>
      <w:r w:rsidRPr="00D80FBB">
        <w:rPr>
          <w:noProof/>
        </w:rPr>
        <w:t xml:space="preserve">Rescorla, M. 2015: Bayesian Perceptual Psychology. In Matthen, M. (ed) </w:t>
      </w:r>
      <w:r w:rsidRPr="00D80FBB">
        <w:rPr>
          <w:i/>
          <w:noProof/>
        </w:rPr>
        <w:t xml:space="preserve">Oxford Handbook of the Philosophy of Perception. </w:t>
      </w:r>
      <w:r w:rsidRPr="00D80FBB">
        <w:rPr>
          <w:noProof/>
        </w:rPr>
        <w:t>Oxford: Oxford University Press.</w:t>
      </w:r>
      <w:bookmarkEnd w:id="234"/>
    </w:p>
    <w:p w14:paraId="7BA9F57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5" w:name="_ENREF_235"/>
      <w:r w:rsidRPr="00D80FBB">
        <w:rPr>
          <w:noProof/>
        </w:rPr>
        <w:t xml:space="preserve">Robinson, J. E., Breakspear, M., Young, A. W. and Johnston, P. J. 2018: Dose-dependent modulation of the visually evoked N1/N170 by perceptual surprise: a clear demonstration of prediction-error signalling. </w:t>
      </w:r>
      <w:r w:rsidRPr="00D80FBB">
        <w:rPr>
          <w:i/>
          <w:noProof/>
        </w:rPr>
        <w:t>European Journal of Neuroscience,</w:t>
      </w:r>
      <w:r w:rsidRPr="00D80FBB">
        <w:rPr>
          <w:noProof/>
        </w:rPr>
        <w:t xml:space="preserve"> 0.</w:t>
      </w:r>
      <w:bookmarkEnd w:id="235"/>
    </w:p>
    <w:p w14:paraId="7607DC4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6" w:name="_ENREF_236"/>
      <w:r w:rsidRPr="00D80FBB">
        <w:rPr>
          <w:noProof/>
        </w:rPr>
        <w:t xml:space="preserve">Rock, I. 1983: </w:t>
      </w:r>
      <w:r w:rsidRPr="00D80FBB">
        <w:rPr>
          <w:i/>
          <w:noProof/>
        </w:rPr>
        <w:t xml:space="preserve">The Logic of Perception, </w:t>
      </w:r>
      <w:r w:rsidRPr="00D80FBB">
        <w:rPr>
          <w:noProof/>
        </w:rPr>
        <w:t>Cambridge, Mass.: MIT Press.</w:t>
      </w:r>
      <w:bookmarkEnd w:id="236"/>
    </w:p>
    <w:p w14:paraId="242B50C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7" w:name="_ENREF_237"/>
      <w:r w:rsidRPr="00D80FBB">
        <w:rPr>
          <w:noProof/>
        </w:rPr>
        <w:t xml:space="preserve">Sato, R. 2016: Perceptual phenomenology and predictive processing: five aspects of perception as a challenge. </w:t>
      </w:r>
      <w:r w:rsidRPr="00D80FBB">
        <w:rPr>
          <w:i/>
          <w:noProof/>
        </w:rPr>
        <w:t xml:space="preserve">Philosophy. </w:t>
      </w:r>
      <w:r w:rsidRPr="00D80FBB">
        <w:rPr>
          <w:noProof/>
        </w:rPr>
        <w:t>Melbourne: Monash University.</w:t>
      </w:r>
      <w:bookmarkEnd w:id="237"/>
    </w:p>
    <w:p w14:paraId="54F2628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8" w:name="_ENREF_238"/>
      <w:r w:rsidRPr="00D80FBB">
        <w:rPr>
          <w:noProof/>
        </w:rPr>
        <w:t xml:space="preserve">Schlicht, T. 2017: Experiencing organisms: from mineness to subject of experience. </w:t>
      </w:r>
      <w:r w:rsidRPr="00D80FBB">
        <w:rPr>
          <w:i/>
          <w:noProof/>
        </w:rPr>
        <w:t>Philosophical Studies</w:t>
      </w:r>
      <w:r w:rsidRPr="00D80FBB">
        <w:rPr>
          <w:noProof/>
        </w:rPr>
        <w:t>.</w:t>
      </w:r>
      <w:bookmarkEnd w:id="238"/>
    </w:p>
    <w:p w14:paraId="78AAA94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39" w:name="_ENREF_239"/>
      <w:r w:rsidRPr="00D80FBB">
        <w:rPr>
          <w:noProof/>
        </w:rPr>
        <w:t xml:space="preserve">Schlicht, T. and Venter, E. 2019: Getting the World Right: Perceptual Accuracy and the Role of the Perceiver in Predictive Processing Models. </w:t>
      </w:r>
      <w:r w:rsidRPr="00D80FBB">
        <w:rPr>
          <w:i/>
          <w:noProof/>
        </w:rPr>
        <w:t>Journal of Consciousness Studies,</w:t>
      </w:r>
      <w:r w:rsidRPr="00D80FBB">
        <w:rPr>
          <w:noProof/>
        </w:rPr>
        <w:t xml:space="preserve"> 26, 181-2006.</w:t>
      </w:r>
      <w:bookmarkEnd w:id="239"/>
    </w:p>
    <w:p w14:paraId="4EFD287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0" w:name="_ENREF_240"/>
      <w:r w:rsidRPr="00D80FBB">
        <w:rPr>
          <w:noProof/>
        </w:rPr>
        <w:t xml:space="preserve">Schwartenbeck, P., Fitzgerald, T. H. B., Mathys, C., Dolan, R. and Friston, K. 2014: The Dopaminergic Midbrain Encodes the Expected Certainty about Desired Outcomes. </w:t>
      </w:r>
      <w:r w:rsidRPr="00D80FBB">
        <w:rPr>
          <w:i/>
          <w:noProof/>
        </w:rPr>
        <w:t>Cerebral Cortex</w:t>
      </w:r>
      <w:r w:rsidRPr="00D80FBB">
        <w:rPr>
          <w:noProof/>
        </w:rPr>
        <w:t>.</w:t>
      </w:r>
      <w:bookmarkEnd w:id="240"/>
    </w:p>
    <w:p w14:paraId="79B7513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1" w:name="_ENREF_241"/>
      <w:r w:rsidRPr="00D80FBB">
        <w:rPr>
          <w:noProof/>
        </w:rPr>
        <w:t xml:space="preserve">Schwiedrzik, C. M. and Freiwald, W. A. 2017: High-Level Prediction Signals in a Low-Level Area of the Macaque Face-Processing Hierarchy. </w:t>
      </w:r>
      <w:r w:rsidRPr="00D80FBB">
        <w:rPr>
          <w:i/>
          <w:noProof/>
        </w:rPr>
        <w:t>Neuron,</w:t>
      </w:r>
      <w:r w:rsidRPr="00D80FBB">
        <w:rPr>
          <w:noProof/>
        </w:rPr>
        <w:t xml:space="preserve"> 96, 89-97.e4.</w:t>
      </w:r>
      <w:bookmarkEnd w:id="241"/>
    </w:p>
    <w:p w14:paraId="177AB20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2" w:name="_ENREF_242"/>
      <w:r w:rsidRPr="00D80FBB">
        <w:rPr>
          <w:noProof/>
        </w:rPr>
        <w:t xml:space="preserve">Seth, A. K. 2013: Interoceptive inference, emotion, and the embodied self. </w:t>
      </w:r>
      <w:r w:rsidRPr="00D80FBB">
        <w:rPr>
          <w:i/>
          <w:noProof/>
        </w:rPr>
        <w:t>Trends in Cognitive Sciences,</w:t>
      </w:r>
      <w:r w:rsidRPr="00D80FBB">
        <w:rPr>
          <w:noProof/>
        </w:rPr>
        <w:t xml:space="preserve"> 17, 565-573.</w:t>
      </w:r>
      <w:bookmarkEnd w:id="242"/>
    </w:p>
    <w:p w14:paraId="15B16F8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3" w:name="_ENREF_243"/>
      <w:r w:rsidRPr="00D80FBB">
        <w:rPr>
          <w:noProof/>
        </w:rPr>
        <w:t xml:space="preserve">Seth, A. K. 2014: A predictive processing theory of sensorimotor contingencies: Explaining the puzzle of perceptual presence and its absence in synesthesia. </w:t>
      </w:r>
      <w:r w:rsidRPr="00D80FBB">
        <w:rPr>
          <w:i/>
          <w:noProof/>
        </w:rPr>
        <w:t>Cognitive Neuroscience,</w:t>
      </w:r>
      <w:r w:rsidRPr="00D80FBB">
        <w:rPr>
          <w:noProof/>
        </w:rPr>
        <w:t xml:space="preserve"> 5, 97-118.</w:t>
      </w:r>
      <w:bookmarkEnd w:id="243"/>
    </w:p>
    <w:p w14:paraId="10D8AD3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4" w:name="_ENREF_244"/>
      <w:r w:rsidRPr="00D80FBB">
        <w:rPr>
          <w:noProof/>
        </w:rPr>
        <w:t xml:space="preserve">Seth, A. K. 2015a: The Cybernetic Bayesian Brain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244"/>
    </w:p>
    <w:p w14:paraId="44863B6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5" w:name="_ENREF_245"/>
      <w:r w:rsidRPr="00D80FBB">
        <w:rPr>
          <w:noProof/>
        </w:rPr>
        <w:t xml:space="preserve">Seth, A. K. 2015b: Inference to the Best Prediction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245"/>
    </w:p>
    <w:p w14:paraId="78EC0C0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6" w:name="_ENREF_246"/>
      <w:r w:rsidRPr="00D80FBB">
        <w:rPr>
          <w:noProof/>
        </w:rPr>
        <w:t xml:space="preserve">Seth, A. K. and Friston, K. J. 2016: Active interoceptive inference and the emotional brain. </w:t>
      </w:r>
      <w:r w:rsidRPr="00D80FBB">
        <w:rPr>
          <w:i/>
          <w:noProof/>
        </w:rPr>
        <w:t>Philosophical Transactions of the Royal Society B: Biological Sciences,</w:t>
      </w:r>
      <w:r w:rsidRPr="00D80FBB">
        <w:rPr>
          <w:noProof/>
        </w:rPr>
        <w:t xml:space="preserve"> 371.</w:t>
      </w:r>
      <w:bookmarkEnd w:id="246"/>
    </w:p>
    <w:p w14:paraId="5781295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7" w:name="_ENREF_247"/>
      <w:r w:rsidRPr="00D80FBB">
        <w:rPr>
          <w:noProof/>
        </w:rPr>
        <w:t xml:space="preserve">Seth, A. K., Suzuki, K. and Critchley, H. D. 2012: An interoceptive predictive coding model of conscious presence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2.</w:t>
      </w:r>
      <w:bookmarkEnd w:id="247"/>
    </w:p>
    <w:p w14:paraId="0CF9D50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8" w:name="_ENREF_248"/>
      <w:r w:rsidRPr="00D80FBB">
        <w:rPr>
          <w:noProof/>
        </w:rPr>
        <w:t xml:space="preserve">Siegel, S. 2017: </w:t>
      </w:r>
      <w:r w:rsidRPr="00D80FBB">
        <w:rPr>
          <w:i/>
          <w:noProof/>
        </w:rPr>
        <w:t xml:space="preserve">The rationality of perception, </w:t>
      </w:r>
      <w:r w:rsidRPr="00D80FBB">
        <w:rPr>
          <w:noProof/>
        </w:rPr>
        <w:t>Oxford: Oxford University Press.</w:t>
      </w:r>
      <w:bookmarkEnd w:id="248"/>
    </w:p>
    <w:p w14:paraId="31EB5FB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49" w:name="_ENREF_249"/>
      <w:r w:rsidRPr="00D80FBB">
        <w:rPr>
          <w:noProof/>
        </w:rPr>
        <w:t xml:space="preserve">Siegel, S. 2018: Can Perceptual Experiences be Rational? </w:t>
      </w:r>
      <w:r w:rsidRPr="00D80FBB">
        <w:rPr>
          <w:i/>
          <w:noProof/>
        </w:rPr>
        <w:t>Analytic Philosophy,</w:t>
      </w:r>
      <w:r w:rsidRPr="00D80FBB">
        <w:rPr>
          <w:noProof/>
        </w:rPr>
        <w:t xml:space="preserve"> 59, 149-174.</w:t>
      </w:r>
      <w:bookmarkEnd w:id="249"/>
    </w:p>
    <w:p w14:paraId="0B79089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0" w:name="_ENREF_250"/>
      <w:r w:rsidRPr="00D80FBB">
        <w:rPr>
          <w:noProof/>
        </w:rPr>
        <w:t xml:space="preserve">Sims, A. 2016: A problem of scope for the free energy principle as a theory of cognition. </w:t>
      </w:r>
      <w:r w:rsidRPr="00D80FBB">
        <w:rPr>
          <w:i/>
          <w:noProof/>
        </w:rPr>
        <w:t>Philosophical Psychology,</w:t>
      </w:r>
      <w:r w:rsidRPr="00D80FBB">
        <w:rPr>
          <w:noProof/>
        </w:rPr>
        <w:t xml:space="preserve"> 29, 967-980.</w:t>
      </w:r>
      <w:bookmarkEnd w:id="250"/>
    </w:p>
    <w:p w14:paraId="602120A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1" w:name="_ENREF_251"/>
      <w:r w:rsidRPr="00D80FBB">
        <w:rPr>
          <w:noProof/>
        </w:rPr>
        <w:t xml:space="preserve">Sims, A. 2017: The Problems with Prediction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51"/>
    </w:p>
    <w:p w14:paraId="496C5F1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2" w:name="_ENREF_252"/>
      <w:r w:rsidRPr="00D80FBB">
        <w:rPr>
          <w:noProof/>
        </w:rPr>
        <w:t xml:space="preserve">Solms, M. and Friston, K. 2018: How and why consciousness arises: Some considerations from physics and physiology. </w:t>
      </w:r>
      <w:r w:rsidRPr="00D80FBB">
        <w:rPr>
          <w:i/>
          <w:noProof/>
        </w:rPr>
        <w:t>Journal of Consciousness Studies,</w:t>
      </w:r>
      <w:r w:rsidRPr="00D80FBB">
        <w:rPr>
          <w:noProof/>
        </w:rPr>
        <w:t xml:space="preserve"> 25, 202-238.</w:t>
      </w:r>
      <w:bookmarkEnd w:id="252"/>
    </w:p>
    <w:p w14:paraId="05EEE1D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3" w:name="_ENREF_253"/>
      <w:r w:rsidRPr="00D80FBB">
        <w:rPr>
          <w:noProof/>
        </w:rPr>
        <w:t xml:space="preserve">Spratling, M. W. 2010: Predictive Coding as a Model of Response Properties in Cortical Area V1. </w:t>
      </w:r>
      <w:r w:rsidRPr="00D80FBB">
        <w:rPr>
          <w:i/>
          <w:noProof/>
        </w:rPr>
        <w:t>J. Neurosci.,</w:t>
      </w:r>
      <w:r w:rsidRPr="00D80FBB">
        <w:rPr>
          <w:noProof/>
        </w:rPr>
        <w:t xml:space="preserve"> 30, 3531-3543.</w:t>
      </w:r>
      <w:bookmarkEnd w:id="253"/>
    </w:p>
    <w:p w14:paraId="4C0B160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4" w:name="_ENREF_254"/>
      <w:r w:rsidRPr="00D80FBB">
        <w:rPr>
          <w:noProof/>
        </w:rPr>
        <w:t xml:space="preserve">Spratling, M. W. 2017: A review of predictive coding algorithms. </w:t>
      </w:r>
      <w:r w:rsidRPr="00D80FBB">
        <w:rPr>
          <w:i/>
          <w:noProof/>
        </w:rPr>
        <w:t>Brain and Cognition,</w:t>
      </w:r>
      <w:r w:rsidRPr="00D80FBB">
        <w:rPr>
          <w:noProof/>
        </w:rPr>
        <w:t xml:space="preserve"> 112, 92-97.</w:t>
      </w:r>
      <w:bookmarkEnd w:id="254"/>
    </w:p>
    <w:p w14:paraId="3FD06FF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5" w:name="_ENREF_255"/>
      <w:r w:rsidRPr="00D80FBB">
        <w:rPr>
          <w:noProof/>
        </w:rPr>
        <w:t xml:space="preserve">Stefanics, G., Heinzle, J., Attila Horváth, A. and Enno Stephan, K. 2018: Visual mismatch and predictive coding: A computational single-trial ERP study. </w:t>
      </w:r>
      <w:r w:rsidRPr="00D80FBB">
        <w:rPr>
          <w:i/>
          <w:noProof/>
        </w:rPr>
        <w:t>The Journal of Neuroscience</w:t>
      </w:r>
      <w:r w:rsidRPr="00D80FBB">
        <w:rPr>
          <w:noProof/>
        </w:rPr>
        <w:t>.</w:t>
      </w:r>
      <w:bookmarkEnd w:id="255"/>
    </w:p>
    <w:p w14:paraId="029C036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6" w:name="_ENREF_256"/>
      <w:r w:rsidRPr="00D80FBB">
        <w:rPr>
          <w:noProof/>
        </w:rPr>
        <w:t xml:space="preserve">Stefanics, G., Stephan, K. E. and Heinzle, J. 2019: Feature-specific prediction errors for visual mismatch. </w:t>
      </w:r>
      <w:r w:rsidRPr="00D80FBB">
        <w:rPr>
          <w:i/>
          <w:noProof/>
        </w:rPr>
        <w:t>NeuroImage</w:t>
      </w:r>
      <w:r w:rsidRPr="00D80FBB">
        <w:rPr>
          <w:noProof/>
        </w:rPr>
        <w:t>.</w:t>
      </w:r>
      <w:bookmarkEnd w:id="256"/>
    </w:p>
    <w:p w14:paraId="65795E6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7" w:name="_ENREF_257"/>
      <w:r w:rsidRPr="00D80FBB">
        <w:rPr>
          <w:noProof/>
        </w:rPr>
        <w:t xml:space="preserve">Stephan, K. E., Manjaly, Z. M., Mathys, C. D., Weber, L. a. E., Paliwal, S., Gard, T., Tittgemeyer, M., Fleming, S. M., Haker, H., Seth, A. K. and Petzschner, F. H. 2016: Allostatic Self-efficacy: A Metacognitive Theory of Dyshomeostasis-Induced Fatigue and Depression. </w:t>
      </w:r>
      <w:r w:rsidRPr="00D80FBB">
        <w:rPr>
          <w:i/>
          <w:noProof/>
        </w:rPr>
        <w:t>Frontiers in Human Neuroscience,</w:t>
      </w:r>
      <w:r w:rsidRPr="00D80FBB">
        <w:rPr>
          <w:noProof/>
        </w:rPr>
        <w:t xml:space="preserve"> 10.</w:t>
      </w:r>
      <w:bookmarkEnd w:id="257"/>
    </w:p>
    <w:p w14:paraId="3AB2580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8" w:name="_ENREF_258"/>
      <w:r w:rsidRPr="00D80FBB">
        <w:rPr>
          <w:noProof/>
        </w:rPr>
        <w:t xml:space="preserve">Sterzer, P., Adams, R. A., Fletcher, P., Frith, C., Lawrie, S. M., Muckli, L., Petrovic, P., Uhlhaas, P., Voss, M. and Corlett, P. R. 2018: The Predictive Coding Account of Psychosis. </w:t>
      </w:r>
      <w:r w:rsidRPr="00D80FBB">
        <w:rPr>
          <w:i/>
          <w:noProof/>
        </w:rPr>
        <w:t>Biological Psychiatry,</w:t>
      </w:r>
      <w:r w:rsidRPr="00D80FBB">
        <w:rPr>
          <w:noProof/>
        </w:rPr>
        <w:t xml:space="preserve"> 84, 634-643.</w:t>
      </w:r>
      <w:bookmarkEnd w:id="258"/>
    </w:p>
    <w:p w14:paraId="4FB122A0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59" w:name="_ENREF_259"/>
      <w:r w:rsidRPr="00D80FBB">
        <w:rPr>
          <w:noProof/>
        </w:rPr>
        <w:t xml:space="preserve">Swanson, L. R. 2016: The Predictive Processing Paradigm Has Roots in Kant. </w:t>
      </w:r>
      <w:r w:rsidRPr="00D80FBB">
        <w:rPr>
          <w:i/>
          <w:noProof/>
        </w:rPr>
        <w:t>Frontiers in Systems Neuroscience,</w:t>
      </w:r>
      <w:r w:rsidRPr="00D80FBB">
        <w:rPr>
          <w:noProof/>
        </w:rPr>
        <w:t xml:space="preserve"> 10.</w:t>
      </w:r>
      <w:bookmarkEnd w:id="259"/>
    </w:p>
    <w:p w14:paraId="60C7093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0" w:name="_ENREF_260"/>
      <w:r w:rsidRPr="00D80FBB">
        <w:rPr>
          <w:noProof/>
        </w:rPr>
        <w:lastRenderedPageBreak/>
        <w:t xml:space="preserve">Tappin, B. M. and Gadsby, S. 2019: Biased belief in the Bayesian brain: A deeper look at the evidence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68, 107-114.</w:t>
      </w:r>
      <w:bookmarkEnd w:id="260"/>
    </w:p>
    <w:p w14:paraId="506CAEE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1" w:name="_ENREF_261"/>
      <w:r w:rsidRPr="00D80FBB">
        <w:rPr>
          <w:noProof/>
        </w:rPr>
        <w:t xml:space="preserve">Tenenbaum, J. B., Kemp, C., Griffiths, T. L. and Goodman, N. D. 2011: How to Grow a Mind: Statistics, Structure, and Abstraction. </w:t>
      </w:r>
      <w:r w:rsidRPr="00D80FBB">
        <w:rPr>
          <w:i/>
          <w:noProof/>
        </w:rPr>
        <w:t>Science,</w:t>
      </w:r>
      <w:r w:rsidRPr="00D80FBB">
        <w:rPr>
          <w:noProof/>
        </w:rPr>
        <w:t xml:space="preserve"> 331, 1279-1285.</w:t>
      </w:r>
      <w:bookmarkEnd w:id="261"/>
    </w:p>
    <w:p w14:paraId="5CEB14E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2" w:name="_ENREF_262"/>
      <w:r w:rsidRPr="00D80FBB">
        <w:rPr>
          <w:noProof/>
        </w:rPr>
        <w:t xml:space="preserve">Thomson, E. and Piccinini, G. 2018: Neural Representations Observed. </w:t>
      </w:r>
      <w:r w:rsidRPr="00D80FBB">
        <w:rPr>
          <w:i/>
          <w:noProof/>
        </w:rPr>
        <w:t>Minds and Machines,</w:t>
      </w:r>
      <w:r w:rsidRPr="00D80FBB">
        <w:rPr>
          <w:noProof/>
        </w:rPr>
        <w:t xml:space="preserve"> 28, 191-235.</w:t>
      </w:r>
      <w:bookmarkEnd w:id="262"/>
    </w:p>
    <w:p w14:paraId="7671473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3" w:name="_ENREF_263"/>
      <w:r w:rsidRPr="00D80FBB">
        <w:rPr>
          <w:noProof/>
        </w:rPr>
        <w:t xml:space="preserve">Trommershäuser, J., Körding, K. and Landy, M. (eds) 2011: </w:t>
      </w:r>
      <w:r w:rsidRPr="00D80FBB">
        <w:rPr>
          <w:i/>
          <w:noProof/>
        </w:rPr>
        <w:t xml:space="preserve">Sensory Cue Integration, </w:t>
      </w:r>
      <w:r w:rsidRPr="00D80FBB">
        <w:rPr>
          <w:noProof/>
        </w:rPr>
        <w:t>Oxford: Oxford University Press.</w:t>
      </w:r>
      <w:bookmarkEnd w:id="263"/>
    </w:p>
    <w:p w14:paraId="16A5EBF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4" w:name="_ENREF_264"/>
      <w:r w:rsidRPr="00D80FBB">
        <w:rPr>
          <w:noProof/>
        </w:rPr>
        <w:t xml:space="preserve">Van De Cruys, S. 2017: Affective Value in the Predictive Mind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64"/>
    </w:p>
    <w:p w14:paraId="6E10BEE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5" w:name="_ENREF_265"/>
      <w:r w:rsidRPr="00D80FBB">
        <w:rPr>
          <w:noProof/>
        </w:rPr>
        <w:t xml:space="preserve">Van De Cruys, S., Evers, K., Van Der Hallen, R., Van Eylen, L., Boets, B., Lee De-Wit, L. and Wagemans, J. 2014: Precise minds in uncertain worlds: Predictive coding in autism. </w:t>
      </w:r>
      <w:r w:rsidRPr="00D80FBB">
        <w:rPr>
          <w:i/>
          <w:noProof/>
        </w:rPr>
        <w:t>Psychological Review,</w:t>
      </w:r>
      <w:r w:rsidRPr="00D80FBB">
        <w:rPr>
          <w:noProof/>
        </w:rPr>
        <w:t xml:space="preserve"> 121, 649-675.</w:t>
      </w:r>
      <w:bookmarkEnd w:id="265"/>
    </w:p>
    <w:p w14:paraId="5218ECF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6" w:name="_ENREF_266"/>
      <w:r w:rsidRPr="00D80FBB">
        <w:rPr>
          <w:noProof/>
        </w:rPr>
        <w:t xml:space="preserve">Van De Cruys, S. and Wagemans, J. 2011: Putting Reward in Art: A Tentative Prediction Error Account of Visual Art. </w:t>
      </w:r>
      <w:r w:rsidRPr="00D80FBB">
        <w:rPr>
          <w:i/>
          <w:noProof/>
        </w:rPr>
        <w:t>i-Perception,</w:t>
      </w:r>
      <w:r w:rsidRPr="00D80FBB">
        <w:rPr>
          <w:noProof/>
        </w:rPr>
        <w:t xml:space="preserve"> 2, 1035-1062.</w:t>
      </w:r>
      <w:bookmarkEnd w:id="266"/>
    </w:p>
    <w:p w14:paraId="7D192CA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7" w:name="_ENREF_267"/>
      <w:r w:rsidRPr="00D80FBB">
        <w:rPr>
          <w:noProof/>
        </w:rPr>
        <w:t xml:space="preserve">Van Der Helm, P. A. 2016: Structural coding versus free-energy predictive coding. </w:t>
      </w:r>
      <w:r w:rsidRPr="00D80FBB">
        <w:rPr>
          <w:i/>
          <w:noProof/>
        </w:rPr>
        <w:t>Psychonomic Bulletin &amp; Review,</w:t>
      </w:r>
      <w:r w:rsidRPr="00D80FBB">
        <w:rPr>
          <w:noProof/>
        </w:rPr>
        <w:t xml:space="preserve"> 23, 663-677.</w:t>
      </w:r>
      <w:bookmarkEnd w:id="267"/>
    </w:p>
    <w:p w14:paraId="260B4614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8" w:name="_ENREF_268"/>
      <w:r w:rsidRPr="00D80FBB">
        <w:rPr>
          <w:noProof/>
        </w:rPr>
        <w:t xml:space="preserve">Van Doorn, G., Paton, B., Howell, J. and Hohwy, J. 2015: Attenuated self-tickle sensation even under trajectory perturbation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36, 147-153.</w:t>
      </w:r>
      <w:bookmarkEnd w:id="268"/>
    </w:p>
    <w:p w14:paraId="357F694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69" w:name="_ENREF_269"/>
      <w:r w:rsidRPr="00D80FBB">
        <w:rPr>
          <w:noProof/>
        </w:rPr>
        <w:t xml:space="preserve">Vance, J. 2014: Cognitive Penetration and the Tribunal of Experience. </w:t>
      </w:r>
      <w:r w:rsidRPr="00D80FBB">
        <w:rPr>
          <w:i/>
          <w:noProof/>
        </w:rPr>
        <w:t>Review of Philosophy and Psychology</w:t>
      </w:r>
      <w:r w:rsidRPr="00D80FBB">
        <w:rPr>
          <w:noProof/>
        </w:rPr>
        <w:t>, 1-23.</w:t>
      </w:r>
      <w:bookmarkEnd w:id="269"/>
    </w:p>
    <w:p w14:paraId="3D912CAD" w14:textId="77777777" w:rsidR="00D80FBB" w:rsidRPr="00D80FBB" w:rsidRDefault="00D80FBB" w:rsidP="00D80FBB">
      <w:pPr>
        <w:pStyle w:val="EndNoteBibliography"/>
        <w:ind w:left="720" w:hanging="720"/>
        <w:rPr>
          <w:i/>
          <w:noProof/>
        </w:rPr>
      </w:pPr>
      <w:bookmarkStart w:id="270" w:name="_ENREF_270"/>
      <w:r w:rsidRPr="00D80FBB">
        <w:rPr>
          <w:noProof/>
        </w:rPr>
        <w:t xml:space="preserve">Vance, J. 2015: Review of Jakob Hohwy's The predictive mind. </w:t>
      </w:r>
      <w:r w:rsidRPr="00D80FBB">
        <w:rPr>
          <w:i/>
          <w:noProof/>
        </w:rPr>
        <w:t>Notre Dame Philosophical Reviews. .</w:t>
      </w:r>
      <w:bookmarkEnd w:id="270"/>
    </w:p>
    <w:p w14:paraId="13633CB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1" w:name="_ENREF_271"/>
      <w:r w:rsidRPr="00D80FBB">
        <w:rPr>
          <w:noProof/>
        </w:rPr>
        <w:t xml:space="preserve">Vance, J. 2017: Action Prevents Error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71"/>
    </w:p>
    <w:p w14:paraId="10E3CFD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2" w:name="_ENREF_272"/>
      <w:r w:rsidRPr="00D80FBB">
        <w:rPr>
          <w:noProof/>
        </w:rPr>
        <w:t xml:space="preserve">Vance, J. and Stokes, D. 2017: Noise, uncertainty, and interest: Predictive coding and cognitive penetration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47, 86-98.</w:t>
      </w:r>
      <w:bookmarkEnd w:id="272"/>
    </w:p>
    <w:p w14:paraId="714A5D3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3" w:name="_ENREF_273"/>
      <w:r w:rsidRPr="00D80FBB">
        <w:rPr>
          <w:noProof/>
        </w:rPr>
        <w:t xml:space="preserve">Vasser, M., Cleeremans, A., Vuillaume, L. and Aru, J. 2019: Waving goodbye to contrast: self-generated hand movements attenuate visual sensitivity. </w:t>
      </w:r>
      <w:r w:rsidRPr="00D80FBB">
        <w:rPr>
          <w:i/>
          <w:noProof/>
        </w:rPr>
        <w:t>Neuroscience of Consciousness,</w:t>
      </w:r>
      <w:r w:rsidRPr="00D80FBB">
        <w:rPr>
          <w:noProof/>
        </w:rPr>
        <w:t xml:space="preserve"> 2019.</w:t>
      </w:r>
      <w:bookmarkEnd w:id="273"/>
    </w:p>
    <w:p w14:paraId="7CA49F2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4" w:name="_ENREF_274"/>
      <w:r w:rsidRPr="00D80FBB">
        <w:rPr>
          <w:noProof/>
        </w:rPr>
        <w:t xml:space="preserve">Veissière, S. P. L., Constant, A., Ramstead, M. J. D., Friston, K. J. and Kirmayer, L. J. 2019: Thinking Through Other Minds: A Variational Approach to Cognition and Culture. </w:t>
      </w:r>
      <w:r w:rsidRPr="00D80FBB">
        <w:rPr>
          <w:i/>
          <w:noProof/>
        </w:rPr>
        <w:t>Behavioral and Brain Sciences</w:t>
      </w:r>
      <w:r w:rsidRPr="00D80FBB">
        <w:rPr>
          <w:noProof/>
        </w:rPr>
        <w:t>, 1-97.</w:t>
      </w:r>
      <w:bookmarkEnd w:id="274"/>
    </w:p>
    <w:p w14:paraId="14F16A6E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5" w:name="_ENREF_275"/>
      <w:r w:rsidRPr="00D80FBB">
        <w:rPr>
          <w:noProof/>
        </w:rPr>
        <w:t xml:space="preserve">Venter, E. 2016: How and why actions are selected: action selection and the dark room problem. </w:t>
      </w:r>
      <w:r w:rsidRPr="00D80FBB">
        <w:rPr>
          <w:i/>
          <w:noProof/>
        </w:rPr>
        <w:t>Kairos. Journal of Philosophy &amp; Science,</w:t>
      </w:r>
      <w:r w:rsidRPr="00D80FBB">
        <w:rPr>
          <w:noProof/>
        </w:rPr>
        <w:t xml:space="preserve"> 15, 19-45.</w:t>
      </w:r>
      <w:bookmarkEnd w:id="275"/>
    </w:p>
    <w:p w14:paraId="0F5446C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6" w:name="_ENREF_276"/>
      <w:r w:rsidRPr="00D80FBB">
        <w:rPr>
          <w:noProof/>
        </w:rPr>
        <w:t xml:space="preserve">Vetter, P. and Newen, A. 2014: Varieties of cognitive penetration in visual perception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27, 62-75.</w:t>
      </w:r>
      <w:bookmarkEnd w:id="276"/>
    </w:p>
    <w:p w14:paraId="66E93C1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7" w:name="_ENREF_277"/>
      <w:r w:rsidRPr="00D80FBB">
        <w:rPr>
          <w:noProof/>
        </w:rPr>
        <w:t xml:space="preserve">Vogel, D. H. V., Falter-Wagner, C. M., Schoofs, T., Krämer, K., Kupke, C. and Vogeley, K. 2018: Flow and structure of time experience – concept, empirical validation and implications for psychopathology. </w:t>
      </w:r>
      <w:r w:rsidRPr="00D80FBB">
        <w:rPr>
          <w:i/>
          <w:noProof/>
        </w:rPr>
        <w:t>Phenomenology and the Cognitive Sciences</w:t>
      </w:r>
      <w:r w:rsidRPr="00D80FBB">
        <w:rPr>
          <w:noProof/>
        </w:rPr>
        <w:t>.</w:t>
      </w:r>
      <w:bookmarkEnd w:id="277"/>
    </w:p>
    <w:p w14:paraId="57AA843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8" w:name="_ENREF_278"/>
      <w:r w:rsidRPr="00D80FBB">
        <w:rPr>
          <w:noProof/>
        </w:rPr>
        <w:t xml:space="preserve">Vuust, P. and Witek, M. a. G. 2014: Rhythmic complexity and predictive coding: a novel approach to modeling rhythm and meter perception in music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5.</w:t>
      </w:r>
      <w:bookmarkEnd w:id="278"/>
    </w:p>
    <w:p w14:paraId="0FD0FF5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79" w:name="_ENREF_279"/>
      <w:r w:rsidRPr="00D80FBB">
        <w:rPr>
          <w:noProof/>
        </w:rPr>
        <w:t xml:space="preserve">Wald, A. 1947: An Essentially Complete Class of Admissible Decision Functions. </w:t>
      </w:r>
      <w:r w:rsidRPr="00D80FBB">
        <w:rPr>
          <w:i/>
          <w:noProof/>
        </w:rPr>
        <w:t>The Annals of Mathematical Statistics,</w:t>
      </w:r>
      <w:r w:rsidRPr="00D80FBB">
        <w:rPr>
          <w:noProof/>
        </w:rPr>
        <w:t xml:space="preserve"> 18, 549-555.</w:t>
      </w:r>
      <w:bookmarkEnd w:id="279"/>
    </w:p>
    <w:p w14:paraId="28E7A83D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0" w:name="_ENREF_280"/>
      <w:r w:rsidRPr="00D80FBB">
        <w:rPr>
          <w:noProof/>
        </w:rPr>
        <w:t xml:space="preserve">Weilnhammer, V., Stuke, H., Hesselmann, G., Sterzer, P. and Schmack, K. 2017: A predictive coding account of bistable perception - a model-based fMRI study. </w:t>
      </w:r>
      <w:r w:rsidRPr="00D80FBB">
        <w:rPr>
          <w:i/>
          <w:noProof/>
        </w:rPr>
        <w:t>PLOS Computational Biology,</w:t>
      </w:r>
      <w:r w:rsidRPr="00D80FBB">
        <w:rPr>
          <w:noProof/>
        </w:rPr>
        <w:t xml:space="preserve"> 13, e1005536.</w:t>
      </w:r>
      <w:bookmarkEnd w:id="280"/>
    </w:p>
    <w:p w14:paraId="75CBE26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1" w:name="_ENREF_281"/>
      <w:r w:rsidRPr="00D80FBB">
        <w:rPr>
          <w:noProof/>
        </w:rPr>
        <w:t xml:space="preserve">Weilnhammer, V., Stuke, H., Sterzer, P. and Schmack, K. 2018: The Neural Correlates of Hierarchical Predictions for Perceptual Decisions. </w:t>
      </w:r>
      <w:r w:rsidRPr="00D80FBB">
        <w:rPr>
          <w:i/>
          <w:noProof/>
        </w:rPr>
        <w:t>The Journal of Neuroscience</w:t>
      </w:r>
      <w:r w:rsidRPr="00D80FBB">
        <w:rPr>
          <w:noProof/>
        </w:rPr>
        <w:t>.</w:t>
      </w:r>
      <w:bookmarkEnd w:id="281"/>
    </w:p>
    <w:p w14:paraId="1D6DFE4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2" w:name="_ENREF_282"/>
      <w:r w:rsidRPr="00D80FBB">
        <w:rPr>
          <w:noProof/>
        </w:rPr>
        <w:t xml:space="preserve">Whyte, C. J. 2019: Integrating the global neuronal workspace into the framework of predictive processing: Towards a working hypothesis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73, 102763.</w:t>
      </w:r>
      <w:bookmarkEnd w:id="282"/>
    </w:p>
    <w:p w14:paraId="241FFD7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3" w:name="_ENREF_283"/>
      <w:r w:rsidRPr="00D80FBB">
        <w:rPr>
          <w:noProof/>
        </w:rPr>
        <w:t xml:space="preserve">Wiese, W. 2014: Jakob Hohwy: The Predictive Mind. </w:t>
      </w:r>
      <w:r w:rsidRPr="00D80FBB">
        <w:rPr>
          <w:i/>
          <w:noProof/>
        </w:rPr>
        <w:t>Minds and Machines</w:t>
      </w:r>
      <w:r w:rsidRPr="00D80FBB">
        <w:rPr>
          <w:noProof/>
        </w:rPr>
        <w:t>, 1-5.</w:t>
      </w:r>
      <w:bookmarkEnd w:id="283"/>
    </w:p>
    <w:p w14:paraId="366E015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4" w:name="_ENREF_284"/>
      <w:r w:rsidRPr="00D80FBB">
        <w:rPr>
          <w:noProof/>
        </w:rPr>
        <w:t xml:space="preserve">Wiese, W. 2015: Perceptual Presence in the Kuhnian-Popperian Bayesian Brain. In Metzinger, T. K. and Windt, J. M. (eds) </w:t>
      </w:r>
      <w:r w:rsidRPr="00D80FBB">
        <w:rPr>
          <w:i/>
          <w:noProof/>
        </w:rPr>
        <w:t xml:space="preserve">Open MIND. </w:t>
      </w:r>
      <w:r w:rsidRPr="00D80FBB">
        <w:rPr>
          <w:noProof/>
        </w:rPr>
        <w:t>Frankfurt am Main: MIND Group.</w:t>
      </w:r>
      <w:bookmarkEnd w:id="284"/>
    </w:p>
    <w:p w14:paraId="1906880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5" w:name="_ENREF_285"/>
      <w:r w:rsidRPr="00D80FBB">
        <w:rPr>
          <w:noProof/>
        </w:rPr>
        <w:t xml:space="preserve">Wiese, W. 2017a: Action Is Enabled by Systematic Misrepresentations. </w:t>
      </w:r>
      <w:r w:rsidRPr="00D80FBB">
        <w:rPr>
          <w:i/>
          <w:noProof/>
        </w:rPr>
        <w:t>Erkenntnis,</w:t>
      </w:r>
      <w:r w:rsidRPr="00D80FBB">
        <w:rPr>
          <w:noProof/>
        </w:rPr>
        <w:t xml:space="preserve"> 82, 1233-1252.</w:t>
      </w:r>
      <w:bookmarkEnd w:id="285"/>
    </w:p>
    <w:p w14:paraId="3CC83D1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6" w:name="_ENREF_286"/>
      <w:r w:rsidRPr="00D80FBB">
        <w:rPr>
          <w:noProof/>
        </w:rPr>
        <w:t xml:space="preserve">Wiese, W. 2017b: Predictive Processing and the Phenomenology of Time Consciousness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86"/>
    </w:p>
    <w:p w14:paraId="5EADBBE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7" w:name="_ENREF_287"/>
      <w:r w:rsidRPr="00D80FBB">
        <w:rPr>
          <w:noProof/>
        </w:rPr>
        <w:t xml:space="preserve">Wiese, W. 2017c: What are the contents of representations in predictive processing? </w:t>
      </w:r>
      <w:r w:rsidRPr="00D80FBB">
        <w:rPr>
          <w:i/>
          <w:noProof/>
        </w:rPr>
        <w:t>Phenomenology and the Cognitive Sciences,</w:t>
      </w:r>
      <w:r w:rsidRPr="00D80FBB">
        <w:rPr>
          <w:noProof/>
        </w:rPr>
        <w:t xml:space="preserve"> 16, 715-736.</w:t>
      </w:r>
      <w:bookmarkEnd w:id="287"/>
    </w:p>
    <w:p w14:paraId="6404E433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8" w:name="_ENREF_288"/>
      <w:r w:rsidRPr="00D80FBB">
        <w:rPr>
          <w:noProof/>
        </w:rPr>
        <w:t xml:space="preserve">Wiese, W. 2018: </w:t>
      </w:r>
      <w:r w:rsidRPr="00D80FBB">
        <w:rPr>
          <w:i/>
          <w:noProof/>
        </w:rPr>
        <w:t xml:space="preserve">Experienced wholeness, </w:t>
      </w:r>
      <w:r w:rsidRPr="00D80FBB">
        <w:rPr>
          <w:noProof/>
        </w:rPr>
        <w:t>Cambridge, Mass.: MIT Press.</w:t>
      </w:r>
      <w:bookmarkEnd w:id="288"/>
    </w:p>
    <w:p w14:paraId="3EA4D837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89" w:name="_ENREF_289"/>
      <w:r w:rsidRPr="00D80FBB">
        <w:rPr>
          <w:noProof/>
        </w:rPr>
        <w:lastRenderedPageBreak/>
        <w:t xml:space="preserve">Wiese, W. forthcoming: Explaining the Enduring Intuition of Substantiality. The Phenomenal Self as an Abstract ‘Salience Object’. </w:t>
      </w:r>
      <w:r w:rsidRPr="00D80FBB">
        <w:rPr>
          <w:i/>
          <w:noProof/>
        </w:rPr>
        <w:t>Journal of Consciousness Studies</w:t>
      </w:r>
      <w:r w:rsidRPr="00D80FBB">
        <w:rPr>
          <w:noProof/>
        </w:rPr>
        <w:t>.</w:t>
      </w:r>
      <w:bookmarkEnd w:id="289"/>
    </w:p>
    <w:p w14:paraId="0E04F28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0" w:name="_ENREF_290"/>
      <w:r w:rsidRPr="00D80FBB">
        <w:rPr>
          <w:noProof/>
        </w:rPr>
        <w:t>Wiese, W. and Metzinger, T. in press: Desiderata for a mereotopological theory of consciousness: First steps towards a formal model for the unity of consciousness.</w:t>
      </w:r>
      <w:bookmarkEnd w:id="290"/>
    </w:p>
    <w:p w14:paraId="7C30AFF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1" w:name="_ENREF_291"/>
      <w:r w:rsidRPr="00D80FBB">
        <w:rPr>
          <w:noProof/>
        </w:rPr>
        <w:t xml:space="preserve">Wiese, W. and Metzinger, T. K. 2017: Vanilla PP for Philosophers: A Primer on Predictive Processing. In Metzinger, T. K. and Wiese, W. (eds) </w:t>
      </w:r>
      <w:r w:rsidRPr="00D80FBB">
        <w:rPr>
          <w:i/>
          <w:noProof/>
        </w:rPr>
        <w:t xml:space="preserve">Philosophy and Predictive Processing. </w:t>
      </w:r>
      <w:r w:rsidRPr="00D80FBB">
        <w:rPr>
          <w:noProof/>
        </w:rPr>
        <w:t>Frankfurt am Main: MIND Group.</w:t>
      </w:r>
      <w:bookmarkEnd w:id="291"/>
    </w:p>
    <w:p w14:paraId="6968CC8A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2" w:name="_ENREF_292"/>
      <w:r w:rsidRPr="00D80FBB">
        <w:rPr>
          <w:noProof/>
        </w:rPr>
        <w:t xml:space="preserve">Wilkinson, S. 2014: Accounting for the phenomenology and varieties of auditory verbal hallucination within a predictive processing framework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30, 142-155.</w:t>
      </w:r>
      <w:bookmarkEnd w:id="292"/>
    </w:p>
    <w:p w14:paraId="20A9619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3" w:name="_ENREF_293"/>
      <w:r w:rsidRPr="00D80FBB">
        <w:rPr>
          <w:noProof/>
        </w:rPr>
        <w:t xml:space="preserve">Wilkinson, S., Deane, G., Nave, K. and Clark, A. 2019: Getting Warmer: Predictive Processing and the Nature of Emotion. In Candiotto, L. (ed) </w:t>
      </w:r>
      <w:r w:rsidRPr="00D80FBB">
        <w:rPr>
          <w:i/>
          <w:noProof/>
        </w:rPr>
        <w:t xml:space="preserve">The Value of Emotions for Knowledge. </w:t>
      </w:r>
      <w:r w:rsidRPr="00D80FBB">
        <w:rPr>
          <w:noProof/>
        </w:rPr>
        <w:t>Cham: Springer International Publishing.</w:t>
      </w:r>
      <w:bookmarkEnd w:id="293"/>
    </w:p>
    <w:p w14:paraId="6149499F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4" w:name="_ENREF_294"/>
      <w:r w:rsidRPr="00D80FBB">
        <w:rPr>
          <w:noProof/>
        </w:rPr>
        <w:t xml:space="preserve">Wilkinson, S., Dodgson, G. and Meares, K. 2017: Predictive Processing and the Varieties of Psychological Trauma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8.</w:t>
      </w:r>
      <w:bookmarkEnd w:id="294"/>
    </w:p>
    <w:p w14:paraId="5FC7764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5" w:name="_ENREF_295"/>
      <w:r w:rsidRPr="00D80FBB">
        <w:rPr>
          <w:noProof/>
        </w:rPr>
        <w:t xml:space="preserve">Williams, D. 2018a: Hierarchical Bayesian models of delusion. </w:t>
      </w:r>
      <w:r w:rsidRPr="00D80FBB">
        <w:rPr>
          <w:i/>
          <w:noProof/>
        </w:rPr>
        <w:t>Consciousness and Cognition,</w:t>
      </w:r>
      <w:r w:rsidRPr="00D80FBB">
        <w:rPr>
          <w:noProof/>
        </w:rPr>
        <w:t xml:space="preserve"> 61, 129-147.</w:t>
      </w:r>
      <w:bookmarkEnd w:id="295"/>
    </w:p>
    <w:p w14:paraId="0EF878C1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6" w:name="_ENREF_296"/>
      <w:r w:rsidRPr="00D80FBB">
        <w:rPr>
          <w:noProof/>
        </w:rPr>
        <w:t xml:space="preserve">Williams, D. 2018b: Pragmatism and the predictive mind. </w:t>
      </w:r>
      <w:r w:rsidRPr="00D80FBB">
        <w:rPr>
          <w:i/>
          <w:noProof/>
        </w:rPr>
        <w:t>Phenomenology and the Cognitive Sciences,</w:t>
      </w:r>
      <w:r w:rsidRPr="00D80FBB">
        <w:rPr>
          <w:noProof/>
        </w:rPr>
        <w:t xml:space="preserve"> 17, 835-859.</w:t>
      </w:r>
      <w:bookmarkEnd w:id="296"/>
    </w:p>
    <w:p w14:paraId="6056AFD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7" w:name="_ENREF_297"/>
      <w:r w:rsidRPr="00D80FBB">
        <w:rPr>
          <w:noProof/>
        </w:rPr>
        <w:t xml:space="preserve">Williams, D. 2018c: Predictive coding and thought. </w:t>
      </w:r>
      <w:r w:rsidRPr="00D80FBB">
        <w:rPr>
          <w:i/>
          <w:noProof/>
        </w:rPr>
        <w:t>Synthese</w:t>
      </w:r>
      <w:r w:rsidRPr="00D80FBB">
        <w:rPr>
          <w:noProof/>
        </w:rPr>
        <w:t>.</w:t>
      </w:r>
      <w:bookmarkEnd w:id="297"/>
    </w:p>
    <w:p w14:paraId="75E4A5E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8" w:name="_ENREF_298"/>
      <w:r w:rsidRPr="00D80FBB">
        <w:rPr>
          <w:noProof/>
        </w:rPr>
        <w:t xml:space="preserve">Williams, D. 2018d: Predictive minds and small-scale models: Kenneth Craik’s contribution to cognitive science. </w:t>
      </w:r>
      <w:r w:rsidRPr="00D80FBB">
        <w:rPr>
          <w:i/>
          <w:noProof/>
        </w:rPr>
        <w:t>Philosophical Explorations,</w:t>
      </w:r>
      <w:r w:rsidRPr="00D80FBB">
        <w:rPr>
          <w:noProof/>
        </w:rPr>
        <w:t xml:space="preserve"> 21, 245-263.</w:t>
      </w:r>
      <w:bookmarkEnd w:id="298"/>
    </w:p>
    <w:p w14:paraId="7E8556D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299" w:name="_ENREF_299"/>
      <w:r w:rsidRPr="00D80FBB">
        <w:rPr>
          <w:noProof/>
        </w:rPr>
        <w:t xml:space="preserve">Williams, D. 2018e: Predictive Processing and the Representation Wars. </w:t>
      </w:r>
      <w:r w:rsidRPr="00D80FBB">
        <w:rPr>
          <w:i/>
          <w:noProof/>
        </w:rPr>
        <w:t>Minds and Machines,</w:t>
      </w:r>
      <w:r w:rsidRPr="00D80FBB">
        <w:rPr>
          <w:noProof/>
        </w:rPr>
        <w:t xml:space="preserve"> 28, 141-172.</w:t>
      </w:r>
      <w:bookmarkEnd w:id="299"/>
    </w:p>
    <w:p w14:paraId="3EFCB8C9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0" w:name="_ENREF_300"/>
      <w:r w:rsidRPr="00D80FBB">
        <w:rPr>
          <w:noProof/>
        </w:rPr>
        <w:t xml:space="preserve">Williams, D. 2019a: Hierarchical minds and the perception/cognition distinction. </w:t>
      </w:r>
      <w:r w:rsidRPr="00D80FBB">
        <w:rPr>
          <w:i/>
          <w:noProof/>
        </w:rPr>
        <w:t>Inquiry</w:t>
      </w:r>
      <w:r w:rsidRPr="00D80FBB">
        <w:rPr>
          <w:noProof/>
        </w:rPr>
        <w:t>, 1-23.</w:t>
      </w:r>
      <w:bookmarkEnd w:id="300"/>
    </w:p>
    <w:p w14:paraId="6C268268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1" w:name="_ENREF_301"/>
      <w:r w:rsidRPr="00D80FBB">
        <w:rPr>
          <w:noProof/>
        </w:rPr>
        <w:t xml:space="preserve">Williams, D. 2019b: The Mind as a Predictive Modelling Engine: Generative Models, Structural Similarity, and Mental Representation. </w:t>
      </w:r>
      <w:r w:rsidRPr="00D80FBB">
        <w:rPr>
          <w:i/>
          <w:noProof/>
        </w:rPr>
        <w:t xml:space="preserve">Philosophy. </w:t>
      </w:r>
      <w:r w:rsidRPr="00D80FBB">
        <w:rPr>
          <w:noProof/>
        </w:rPr>
        <w:t>Cambridge: University of Cambridge.</w:t>
      </w:r>
      <w:bookmarkEnd w:id="301"/>
    </w:p>
    <w:p w14:paraId="79D30B8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2" w:name="_ENREF_302"/>
      <w:r w:rsidRPr="00D80FBB">
        <w:rPr>
          <w:noProof/>
        </w:rPr>
        <w:t xml:space="preserve">Williams, D. and Colling, L. 2018: From symbols to icons: the return of resemblance in the cognitive neuroscience revolution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1941-1967.</w:t>
      </w:r>
      <w:bookmarkEnd w:id="302"/>
    </w:p>
    <w:p w14:paraId="070C78BC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3" w:name="_ENREF_303"/>
      <w:r w:rsidRPr="00D80FBB">
        <w:rPr>
          <w:noProof/>
        </w:rPr>
        <w:t xml:space="preserve">Williford, K. 2017: A Brief on Husserl and Bayesian Perceptual Updating. </w:t>
      </w:r>
      <w:r w:rsidRPr="00D80FBB">
        <w:rPr>
          <w:i/>
          <w:noProof/>
        </w:rPr>
        <w:t>Axiomathes,</w:t>
      </w:r>
      <w:r w:rsidRPr="00D80FBB">
        <w:rPr>
          <w:noProof/>
        </w:rPr>
        <w:t xml:space="preserve"> 27, 503-519.</w:t>
      </w:r>
      <w:bookmarkEnd w:id="303"/>
    </w:p>
    <w:p w14:paraId="4C225DBB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4" w:name="_ENREF_304"/>
      <w:r w:rsidRPr="00D80FBB">
        <w:rPr>
          <w:noProof/>
        </w:rPr>
        <w:t xml:space="preserve">Williford, K., Bennequin, D., Friston, K. and Rudrauf, D. 2018: The Projective Consciousness Model and Phenomenal Selfhood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9.</w:t>
      </w:r>
      <w:bookmarkEnd w:id="304"/>
    </w:p>
    <w:p w14:paraId="144E33C2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5" w:name="_ENREF_305"/>
      <w:r w:rsidRPr="00D80FBB">
        <w:rPr>
          <w:noProof/>
        </w:rPr>
        <w:t xml:space="preserve">Windt, J. M. 2018: Predictive brains, dreaming selves, sleeping bodies: how the analysis of dream movement can inform a theory of self- and world-simulation in dreams. </w:t>
      </w:r>
      <w:r w:rsidRPr="00D80FBB">
        <w:rPr>
          <w:i/>
          <w:noProof/>
        </w:rPr>
        <w:t>Synthese,</w:t>
      </w:r>
      <w:r w:rsidRPr="00D80FBB">
        <w:rPr>
          <w:noProof/>
        </w:rPr>
        <w:t xml:space="preserve"> 195, 2577-2625.</w:t>
      </w:r>
      <w:bookmarkEnd w:id="305"/>
    </w:p>
    <w:p w14:paraId="2B4BDB45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6" w:name="_ENREF_306"/>
      <w:r w:rsidRPr="00D80FBB">
        <w:rPr>
          <w:noProof/>
        </w:rPr>
        <w:t xml:space="preserve">Woźniak, M. 2018: “I” and “Me”: The Self in the Context of Consciousness. </w:t>
      </w:r>
      <w:r w:rsidRPr="00D80FBB">
        <w:rPr>
          <w:i/>
          <w:noProof/>
        </w:rPr>
        <w:t>Frontiers in Psychology,</w:t>
      </w:r>
      <w:r w:rsidRPr="00D80FBB">
        <w:rPr>
          <w:noProof/>
        </w:rPr>
        <w:t xml:space="preserve"> 9.</w:t>
      </w:r>
      <w:bookmarkEnd w:id="306"/>
    </w:p>
    <w:p w14:paraId="4533F8E6" w14:textId="77777777" w:rsidR="00D80FBB" w:rsidRPr="00D80FBB" w:rsidRDefault="00D80FBB" w:rsidP="00D80FBB">
      <w:pPr>
        <w:pStyle w:val="EndNoteBibliography"/>
        <w:ind w:left="720" w:hanging="720"/>
        <w:rPr>
          <w:noProof/>
        </w:rPr>
      </w:pPr>
      <w:bookmarkStart w:id="307" w:name="_ENREF_307"/>
      <w:r w:rsidRPr="00D80FBB">
        <w:rPr>
          <w:noProof/>
        </w:rPr>
        <w:t xml:space="preserve">Zahavi, D. 2017: Brain, Mind, World: Predictive Coding, Neo-Kantianism, and Transcendental Idealism. </w:t>
      </w:r>
      <w:r w:rsidRPr="00D80FBB">
        <w:rPr>
          <w:i/>
          <w:noProof/>
        </w:rPr>
        <w:t>Husserl Studies,</w:t>
      </w:r>
      <w:r w:rsidRPr="00D80FBB">
        <w:rPr>
          <w:noProof/>
        </w:rPr>
        <w:t xml:space="preserve"> 34, 47-61.</w:t>
      </w:r>
      <w:bookmarkEnd w:id="307"/>
    </w:p>
    <w:p w14:paraId="39FB0E13" w14:textId="1827AD67" w:rsidR="00896B87" w:rsidRDefault="00896B87">
      <w:r>
        <w:fldChar w:fldCharType="end"/>
      </w:r>
    </w:p>
    <w:sectPr w:rsidR="00896B87" w:rsidSect="00B043F1">
      <w:headerReference w:type="default" r:id="rId6"/>
      <w:footerReference w:type="even" r:id="rId7"/>
      <w:footerReference w:type="default" r:id="rId8"/>
      <w:pgSz w:w="16840" w:h="11900" w:orient="landscape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0D7066" w14:textId="77777777" w:rsidR="00AD56A2" w:rsidRDefault="00AD56A2" w:rsidP="0021360B">
      <w:r>
        <w:separator/>
      </w:r>
    </w:p>
  </w:endnote>
  <w:endnote w:type="continuationSeparator" w:id="0">
    <w:p w14:paraId="0C652DB3" w14:textId="77777777" w:rsidR="00AD56A2" w:rsidRDefault="00AD56A2" w:rsidP="002136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660458926"/>
      <w:docPartObj>
        <w:docPartGallery w:val="Page Numbers (Bottom of Page)"/>
        <w:docPartUnique/>
      </w:docPartObj>
    </w:sdtPr>
    <w:sdtContent>
      <w:p w14:paraId="14ECEACB" w14:textId="4BBAE96A" w:rsidR="00D80FBB" w:rsidRDefault="00D80FBB" w:rsidP="00093DA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12FE18F" w14:textId="77777777" w:rsidR="00D80FBB" w:rsidRDefault="00D80FBB" w:rsidP="0021360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Times New Roman" w:hAnsi="Times New Roman" w:cs="Times New Roman"/>
      </w:rPr>
      <w:id w:val="312615187"/>
      <w:docPartObj>
        <w:docPartGallery w:val="Page Numbers (Bottom of Page)"/>
        <w:docPartUnique/>
      </w:docPartObj>
    </w:sdtPr>
    <w:sdtContent>
      <w:p w14:paraId="707F321A" w14:textId="434CE348" w:rsidR="00D80FBB" w:rsidRPr="0021360B" w:rsidRDefault="00D80FBB" w:rsidP="00093DAA">
        <w:pPr>
          <w:pStyle w:val="Foot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21360B">
          <w:rPr>
            <w:rStyle w:val="PageNumber"/>
            <w:rFonts w:ascii="Times New Roman" w:hAnsi="Times New Roman" w:cs="Times New Roman"/>
          </w:rPr>
          <w:fldChar w:fldCharType="begin"/>
        </w:r>
        <w:r w:rsidRPr="0021360B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21360B">
          <w:rPr>
            <w:rStyle w:val="PageNumber"/>
            <w:rFonts w:ascii="Times New Roman" w:hAnsi="Times New Roman" w:cs="Times New Roman"/>
          </w:rPr>
          <w:fldChar w:fldCharType="separate"/>
        </w:r>
        <w:r w:rsidRPr="0021360B">
          <w:rPr>
            <w:rStyle w:val="PageNumber"/>
            <w:rFonts w:ascii="Times New Roman" w:hAnsi="Times New Roman" w:cs="Times New Roman"/>
            <w:noProof/>
          </w:rPr>
          <w:t>1</w:t>
        </w:r>
        <w:r w:rsidRPr="0021360B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0315A59D" w14:textId="77777777" w:rsidR="00D80FBB" w:rsidRDefault="00D80FBB" w:rsidP="0021360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09D8D1" w14:textId="77777777" w:rsidR="00AD56A2" w:rsidRDefault="00AD56A2" w:rsidP="0021360B">
      <w:r>
        <w:separator/>
      </w:r>
    </w:p>
  </w:footnote>
  <w:footnote w:type="continuationSeparator" w:id="0">
    <w:p w14:paraId="283DE53C" w14:textId="77777777" w:rsidR="00AD56A2" w:rsidRDefault="00AD56A2" w:rsidP="002136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D6834A" w14:textId="08D1C21C" w:rsidR="00D80FBB" w:rsidRPr="00B043F1" w:rsidRDefault="00D80FBB" w:rsidP="00B043F1">
    <w:pPr>
      <w:pStyle w:val="Header"/>
      <w:rPr>
        <w:rFonts w:ascii="Times New Roman" w:hAnsi="Times New Roman" w:cs="Times New Roman"/>
        <w:sz w:val="22"/>
      </w:rPr>
    </w:pPr>
    <w:r w:rsidRPr="00B043F1">
      <w:rPr>
        <w:rFonts w:ascii="Times New Roman" w:hAnsi="Times New Roman" w:cs="Times New Roman"/>
        <w:sz w:val="22"/>
      </w:rPr>
      <w:t xml:space="preserve">Table S1; Supplementary Material; New directions in predictive processing; </w:t>
    </w:r>
    <w:r w:rsidRPr="00B043F1">
      <w:rPr>
        <w:rFonts w:ascii="Times New Roman" w:hAnsi="Times New Roman" w:cs="Times New Roman"/>
        <w:i/>
        <w:sz w:val="22"/>
      </w:rPr>
      <w:t xml:space="preserve">Mind &amp; Language; </w:t>
    </w:r>
    <w:r w:rsidRPr="00B043F1">
      <w:rPr>
        <w:rFonts w:ascii="Times New Roman" w:hAnsi="Times New Roman" w:cs="Times New Roman"/>
        <w:sz w:val="22"/>
      </w:rPr>
      <w:t xml:space="preserve">Jakob </w:t>
    </w:r>
    <w:proofErr w:type="spellStart"/>
    <w:r w:rsidRPr="00B043F1">
      <w:rPr>
        <w:rFonts w:ascii="Times New Roman" w:hAnsi="Times New Roman" w:cs="Times New Roman"/>
        <w:sz w:val="22"/>
      </w:rPr>
      <w:t>Hohwy</w:t>
    </w:r>
    <w:proofErr w:type="spellEnd"/>
  </w:p>
  <w:p w14:paraId="6F3A5179" w14:textId="77777777" w:rsidR="00D80FBB" w:rsidRDefault="00D80FBB">
    <w:pPr>
      <w:pStyle w:val="Header"/>
    </w:pPr>
  </w:p>
  <w:p w14:paraId="7600A91D" w14:textId="77777777" w:rsidR="00D80FBB" w:rsidRDefault="00D80FB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nd and Language&lt;/Style&gt;&lt;LeftDelim&gt;{&lt;/LeftDelim&gt;&lt;RightDelim&gt;}&lt;/RightDelim&gt;&lt;FontName&gt;Times New Rom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9sasfrx2swve8e59dev5fr5fwpt9zfdstpd&quot;&gt;AllRefs_II&lt;record-ids&gt;&lt;item&gt;49&lt;/item&gt;&lt;item&gt;77&lt;/item&gt;&lt;item&gt;117&lt;/item&gt;&lt;item&gt;834&lt;/item&gt;&lt;item&gt;865&lt;/item&gt;&lt;item&gt;2700&lt;/item&gt;&lt;item&gt;2947&lt;/item&gt;&lt;item&gt;3556&lt;/item&gt;&lt;item&gt;3591&lt;/item&gt;&lt;item&gt;3593&lt;/item&gt;&lt;item&gt;3966&lt;/item&gt;&lt;item&gt;4064&lt;/item&gt;&lt;item&gt;4144&lt;/item&gt;&lt;item&gt;4566&lt;/item&gt;&lt;item&gt;4569&lt;/item&gt;&lt;item&gt;6340&lt;/item&gt;&lt;item&gt;6347&lt;/item&gt;&lt;item&gt;6455&lt;/item&gt;&lt;item&gt;6576&lt;/item&gt;&lt;item&gt;6698&lt;/item&gt;&lt;item&gt;7370&lt;/item&gt;&lt;item&gt;7421&lt;/item&gt;&lt;item&gt;8047&lt;/item&gt;&lt;item&gt;8229&lt;/item&gt;&lt;item&gt;8882&lt;/item&gt;&lt;item&gt;9214&lt;/item&gt;&lt;item&gt;10548&lt;/item&gt;&lt;item&gt;11061&lt;/item&gt;&lt;item&gt;11103&lt;/item&gt;&lt;item&gt;11163&lt;/item&gt;&lt;item&gt;11166&lt;/item&gt;&lt;item&gt;11182&lt;/item&gt;&lt;item&gt;11223&lt;/item&gt;&lt;item&gt;11225&lt;/item&gt;&lt;item&gt;11246&lt;/item&gt;&lt;item&gt;11247&lt;/item&gt;&lt;item&gt;11348&lt;/item&gt;&lt;item&gt;11372&lt;/item&gt;&lt;item&gt;11384&lt;/item&gt;&lt;item&gt;11387&lt;/item&gt;&lt;item&gt;11391&lt;/item&gt;&lt;item&gt;11406&lt;/item&gt;&lt;item&gt;11433&lt;/item&gt;&lt;item&gt;11809&lt;/item&gt;&lt;item&gt;11817&lt;/item&gt;&lt;item&gt;11835&lt;/item&gt;&lt;item&gt;11841&lt;/item&gt;&lt;item&gt;11861&lt;/item&gt;&lt;item&gt;11864&lt;/item&gt;&lt;item&gt;11880&lt;/item&gt;&lt;item&gt;11956&lt;/item&gt;&lt;item&gt;11957&lt;/item&gt;&lt;item&gt;11961&lt;/item&gt;&lt;item&gt;12005&lt;/item&gt;&lt;item&gt;12007&lt;/item&gt;&lt;item&gt;12017&lt;/item&gt;&lt;item&gt;12030&lt;/item&gt;&lt;item&gt;12048&lt;/item&gt;&lt;item&gt;12060&lt;/item&gt;&lt;item&gt;12097&lt;/item&gt;&lt;item&gt;12120&lt;/item&gt;&lt;item&gt;12138&lt;/item&gt;&lt;item&gt;12139&lt;/item&gt;&lt;item&gt;12154&lt;/item&gt;&lt;item&gt;12198&lt;/item&gt;&lt;item&gt;12231&lt;/item&gt;&lt;item&gt;12240&lt;/item&gt;&lt;item&gt;12278&lt;/item&gt;&lt;item&gt;12287&lt;/item&gt;&lt;item&gt;12341&lt;/item&gt;&lt;item&gt;12366&lt;/item&gt;&lt;item&gt;12381&lt;/item&gt;&lt;item&gt;12384&lt;/item&gt;&lt;item&gt;12446&lt;/item&gt;&lt;item&gt;12458&lt;/item&gt;&lt;item&gt;12717&lt;/item&gt;&lt;item&gt;12720&lt;/item&gt;&lt;item&gt;12721&lt;/item&gt;&lt;item&gt;12723&lt;/item&gt;&lt;item&gt;12728&lt;/item&gt;&lt;item&gt;12736&lt;/item&gt;&lt;item&gt;12783&lt;/item&gt;&lt;item&gt;12785&lt;/item&gt;&lt;item&gt;12793&lt;/item&gt;&lt;item&gt;12794&lt;/item&gt;&lt;item&gt;12873&lt;/item&gt;&lt;item&gt;12886&lt;/item&gt;&lt;item&gt;12891&lt;/item&gt;&lt;item&gt;12914&lt;/item&gt;&lt;item&gt;12932&lt;/item&gt;&lt;item&gt;12933&lt;/item&gt;&lt;item&gt;12934&lt;/item&gt;&lt;item&gt;13064&lt;/item&gt;&lt;item&gt;13065&lt;/item&gt;&lt;item&gt;13067&lt;/item&gt;&lt;item&gt;13069&lt;/item&gt;&lt;item&gt;13070&lt;/item&gt;&lt;item&gt;13103&lt;/item&gt;&lt;item&gt;13209&lt;/item&gt;&lt;item&gt;13233&lt;/item&gt;&lt;item&gt;13242&lt;/item&gt;&lt;item&gt;13248&lt;/item&gt;&lt;item&gt;13252&lt;/item&gt;&lt;item&gt;13262&lt;/item&gt;&lt;item&gt;13264&lt;/item&gt;&lt;item&gt;13267&lt;/item&gt;&lt;item&gt;13268&lt;/item&gt;&lt;item&gt;13269&lt;/item&gt;&lt;item&gt;13271&lt;/item&gt;&lt;item&gt;13279&lt;/item&gt;&lt;item&gt;13281&lt;/item&gt;&lt;item&gt;13608&lt;/item&gt;&lt;item&gt;13637&lt;/item&gt;&lt;item&gt;13640&lt;/item&gt;&lt;item&gt;13642&lt;/item&gt;&lt;item&gt;13645&lt;/item&gt;&lt;item&gt;13674&lt;/item&gt;&lt;item&gt;13790&lt;/item&gt;&lt;item&gt;13794&lt;/item&gt;&lt;item&gt;13808&lt;/item&gt;&lt;item&gt;13828&lt;/item&gt;&lt;item&gt;13829&lt;/item&gt;&lt;item&gt;13848&lt;/item&gt;&lt;item&gt;13849&lt;/item&gt;&lt;item&gt;13855&lt;/item&gt;&lt;item&gt;13858&lt;/item&gt;&lt;item&gt;13860&lt;/item&gt;&lt;item&gt;13864&lt;/item&gt;&lt;item&gt;13874&lt;/item&gt;&lt;item&gt;13875&lt;/item&gt;&lt;item&gt;13876&lt;/item&gt;&lt;item&gt;13879&lt;/item&gt;&lt;item&gt;13882&lt;/item&gt;&lt;item&gt;13884&lt;/item&gt;&lt;item&gt;13891&lt;/item&gt;&lt;item&gt;13896&lt;/item&gt;&lt;item&gt;13932&lt;/item&gt;&lt;item&gt;13939&lt;/item&gt;&lt;item&gt;13949&lt;/item&gt;&lt;item&gt;13962&lt;/item&gt;&lt;item&gt;13964&lt;/item&gt;&lt;item&gt;13969&lt;/item&gt;&lt;item&gt;13989&lt;/item&gt;&lt;item&gt;14001&lt;/item&gt;&lt;item&gt;14026&lt;/item&gt;&lt;item&gt;14035&lt;/item&gt;&lt;item&gt;14048&lt;/item&gt;&lt;item&gt;14062&lt;/item&gt;&lt;item&gt;14073&lt;/item&gt;&lt;item&gt;14078&lt;/item&gt;&lt;item&gt;14079&lt;/item&gt;&lt;item&gt;14081&lt;/item&gt;&lt;item&gt;14082&lt;/item&gt;&lt;item&gt;14088&lt;/item&gt;&lt;item&gt;14102&lt;/item&gt;&lt;item&gt;14105&lt;/item&gt;&lt;item&gt;14120&lt;/item&gt;&lt;item&gt;14154&lt;/item&gt;&lt;item&gt;14158&lt;/item&gt;&lt;item&gt;14159&lt;/item&gt;&lt;item&gt;14160&lt;/item&gt;&lt;item&gt;14161&lt;/item&gt;&lt;item&gt;14162&lt;/item&gt;&lt;item&gt;14163&lt;/item&gt;&lt;item&gt;14164&lt;/item&gt;&lt;item&gt;14165&lt;/item&gt;&lt;item&gt;14166&lt;/item&gt;&lt;item&gt;14167&lt;/item&gt;&lt;item&gt;14168&lt;/item&gt;&lt;item&gt;14169&lt;/item&gt;&lt;item&gt;14170&lt;/item&gt;&lt;item&gt;14171&lt;/item&gt;&lt;item&gt;14172&lt;/item&gt;&lt;item&gt;14173&lt;/item&gt;&lt;item&gt;14175&lt;/item&gt;&lt;item&gt;14178&lt;/item&gt;&lt;item&gt;14179&lt;/item&gt;&lt;item&gt;14181&lt;/item&gt;&lt;item&gt;14183&lt;/item&gt;&lt;item&gt;14184&lt;/item&gt;&lt;item&gt;14185&lt;/item&gt;&lt;item&gt;14186&lt;/item&gt;&lt;item&gt;14187&lt;/item&gt;&lt;item&gt;14188&lt;/item&gt;&lt;item&gt;14189&lt;/item&gt;&lt;item&gt;14190&lt;/item&gt;&lt;item&gt;14191&lt;/item&gt;&lt;item&gt;14192&lt;/item&gt;&lt;item&gt;14193&lt;/item&gt;&lt;item&gt;14194&lt;/item&gt;&lt;item&gt;14197&lt;/item&gt;&lt;item&gt;14198&lt;/item&gt;&lt;item&gt;14199&lt;/item&gt;&lt;item&gt;14200&lt;/item&gt;&lt;item&gt;14201&lt;/item&gt;&lt;item&gt;14202&lt;/item&gt;&lt;item&gt;14203&lt;/item&gt;&lt;item&gt;14204&lt;/item&gt;&lt;item&gt;14205&lt;/item&gt;&lt;item&gt;14206&lt;/item&gt;&lt;item&gt;14207&lt;/item&gt;&lt;item&gt;14208&lt;/item&gt;&lt;item&gt;14209&lt;/item&gt;&lt;item&gt;14210&lt;/item&gt;&lt;item&gt;14211&lt;/item&gt;&lt;item&gt;14214&lt;/item&gt;&lt;item&gt;14215&lt;/item&gt;&lt;item&gt;14216&lt;/item&gt;&lt;item&gt;14217&lt;/item&gt;&lt;item&gt;14218&lt;/item&gt;&lt;item&gt;14219&lt;/item&gt;&lt;item&gt;14220&lt;/item&gt;&lt;item&gt;14221&lt;/item&gt;&lt;item&gt;14222&lt;/item&gt;&lt;item&gt;14226&lt;/item&gt;&lt;item&gt;14227&lt;/item&gt;&lt;item&gt;14228&lt;/item&gt;&lt;item&gt;14232&lt;/item&gt;&lt;item&gt;14233&lt;/item&gt;&lt;item&gt;14234&lt;/item&gt;&lt;item&gt;14235&lt;/item&gt;&lt;item&gt;14238&lt;/item&gt;&lt;item&gt;14241&lt;/item&gt;&lt;item&gt;14242&lt;/item&gt;&lt;item&gt;14243&lt;/item&gt;&lt;item&gt;14250&lt;/item&gt;&lt;item&gt;14253&lt;/item&gt;&lt;item&gt;14255&lt;/item&gt;&lt;item&gt;14263&lt;/item&gt;&lt;item&gt;14265&lt;/item&gt;&lt;item&gt;14266&lt;/item&gt;&lt;item&gt;14267&lt;/item&gt;&lt;item&gt;14268&lt;/item&gt;&lt;item&gt;14269&lt;/item&gt;&lt;item&gt;14272&lt;/item&gt;&lt;item&gt;14273&lt;/item&gt;&lt;item&gt;14274&lt;/item&gt;&lt;item&gt;14280&lt;/item&gt;&lt;item&gt;14282&lt;/item&gt;&lt;item&gt;14283&lt;/item&gt;&lt;item&gt;14284&lt;/item&gt;&lt;item&gt;14285&lt;/item&gt;&lt;item&gt;14286&lt;/item&gt;&lt;item&gt;14290&lt;/item&gt;&lt;item&gt;14291&lt;/item&gt;&lt;item&gt;14292&lt;/item&gt;&lt;item&gt;14293&lt;/item&gt;&lt;item&gt;14294&lt;/item&gt;&lt;item&gt;14295&lt;/item&gt;&lt;item&gt;14307&lt;/item&gt;&lt;item&gt;14308&lt;/item&gt;&lt;item&gt;14309&lt;/item&gt;&lt;item&gt;14310&lt;/item&gt;&lt;item&gt;14311&lt;/item&gt;&lt;item&gt;14312&lt;/item&gt;&lt;item&gt;14313&lt;/item&gt;&lt;item&gt;14314&lt;/item&gt;&lt;item&gt;14315&lt;/item&gt;&lt;item&gt;14320&lt;/item&gt;&lt;item&gt;14321&lt;/item&gt;&lt;item&gt;14324&lt;/item&gt;&lt;item&gt;14326&lt;/item&gt;&lt;item&gt;14332&lt;/item&gt;&lt;item&gt;14333&lt;/item&gt;&lt;item&gt;14334&lt;/item&gt;&lt;item&gt;14335&lt;/item&gt;&lt;item&gt;14336&lt;/item&gt;&lt;item&gt;14337&lt;/item&gt;&lt;item&gt;14339&lt;/item&gt;&lt;item&gt;14340&lt;/item&gt;&lt;item&gt;14342&lt;/item&gt;&lt;item&gt;14343&lt;/item&gt;&lt;item&gt;14345&lt;/item&gt;&lt;item&gt;14346&lt;/item&gt;&lt;item&gt;14347&lt;/item&gt;&lt;item&gt;14348&lt;/item&gt;&lt;item&gt;14349&lt;/item&gt;&lt;item&gt;14351&lt;/item&gt;&lt;item&gt;14352&lt;/item&gt;&lt;item&gt;14353&lt;/item&gt;&lt;item&gt;14354&lt;/item&gt;&lt;item&gt;14355&lt;/item&gt;&lt;item&gt;14356&lt;/item&gt;&lt;item&gt;14359&lt;/item&gt;&lt;item&gt;14361&lt;/item&gt;&lt;item&gt;14362&lt;/item&gt;&lt;item&gt;14370&lt;/item&gt;&lt;item&gt;14372&lt;/item&gt;&lt;item&gt;14373&lt;/item&gt;&lt;item&gt;14376&lt;/item&gt;&lt;item&gt;14377&lt;/item&gt;&lt;item&gt;14381&lt;/item&gt;&lt;item&gt;14382&lt;/item&gt;&lt;item&gt;14448&lt;/item&gt;&lt;item&gt;14449&lt;/item&gt;&lt;item&gt;14450&lt;/item&gt;&lt;item&gt;14451&lt;/item&gt;&lt;item&gt;14452&lt;/item&gt;&lt;item&gt;14453&lt;/item&gt;&lt;item&gt;14454&lt;/item&gt;&lt;item&gt;14455&lt;/item&gt;&lt;item&gt;14457&lt;/item&gt;&lt;item&gt;14458&lt;/item&gt;&lt;item&gt;14459&lt;/item&gt;&lt;item&gt;14460&lt;/item&gt;&lt;item&gt;14461&lt;/item&gt;&lt;/record-ids&gt;&lt;/item&gt;&lt;/Libraries&gt;"/>
  </w:docVars>
  <w:rsids>
    <w:rsidRoot w:val="00896B87"/>
    <w:rsid w:val="00002468"/>
    <w:rsid w:val="000317C0"/>
    <w:rsid w:val="00032C1A"/>
    <w:rsid w:val="00032ED2"/>
    <w:rsid w:val="000335DF"/>
    <w:rsid w:val="00050DF5"/>
    <w:rsid w:val="0006194F"/>
    <w:rsid w:val="00073E71"/>
    <w:rsid w:val="000909AC"/>
    <w:rsid w:val="00093DAA"/>
    <w:rsid w:val="000A468A"/>
    <w:rsid w:val="000A6D57"/>
    <w:rsid w:val="000A6D9E"/>
    <w:rsid w:val="000A7981"/>
    <w:rsid w:val="000D0AB6"/>
    <w:rsid w:val="000E4F0C"/>
    <w:rsid w:val="000E7600"/>
    <w:rsid w:val="000F604D"/>
    <w:rsid w:val="0012150A"/>
    <w:rsid w:val="00127529"/>
    <w:rsid w:val="00140431"/>
    <w:rsid w:val="00140D51"/>
    <w:rsid w:val="00143D13"/>
    <w:rsid w:val="0014735C"/>
    <w:rsid w:val="00151654"/>
    <w:rsid w:val="00155258"/>
    <w:rsid w:val="00162C63"/>
    <w:rsid w:val="001B54C8"/>
    <w:rsid w:val="001C64C0"/>
    <w:rsid w:val="001F45AE"/>
    <w:rsid w:val="001F5703"/>
    <w:rsid w:val="001F5986"/>
    <w:rsid w:val="00212447"/>
    <w:rsid w:val="0021360B"/>
    <w:rsid w:val="00233308"/>
    <w:rsid w:val="0026585B"/>
    <w:rsid w:val="00285B42"/>
    <w:rsid w:val="002B3E6E"/>
    <w:rsid w:val="002B6C27"/>
    <w:rsid w:val="002D27C1"/>
    <w:rsid w:val="002E7FAB"/>
    <w:rsid w:val="002F0CF0"/>
    <w:rsid w:val="00336922"/>
    <w:rsid w:val="00345955"/>
    <w:rsid w:val="00350DF7"/>
    <w:rsid w:val="00376C7F"/>
    <w:rsid w:val="003843A4"/>
    <w:rsid w:val="003A6789"/>
    <w:rsid w:val="003C3CD3"/>
    <w:rsid w:val="003D44B3"/>
    <w:rsid w:val="003F4D7A"/>
    <w:rsid w:val="0041441A"/>
    <w:rsid w:val="00421AD7"/>
    <w:rsid w:val="00422C11"/>
    <w:rsid w:val="00443407"/>
    <w:rsid w:val="00445789"/>
    <w:rsid w:val="004570AA"/>
    <w:rsid w:val="0046090E"/>
    <w:rsid w:val="00492019"/>
    <w:rsid w:val="004A2945"/>
    <w:rsid w:val="004B5B4F"/>
    <w:rsid w:val="004B763A"/>
    <w:rsid w:val="004D5CA4"/>
    <w:rsid w:val="004D73F0"/>
    <w:rsid w:val="005001CC"/>
    <w:rsid w:val="00512A7F"/>
    <w:rsid w:val="00547E87"/>
    <w:rsid w:val="00551224"/>
    <w:rsid w:val="005640BB"/>
    <w:rsid w:val="005721A9"/>
    <w:rsid w:val="00594FEA"/>
    <w:rsid w:val="005974B1"/>
    <w:rsid w:val="005A1024"/>
    <w:rsid w:val="005A4F33"/>
    <w:rsid w:val="005D10C3"/>
    <w:rsid w:val="00605861"/>
    <w:rsid w:val="0064229C"/>
    <w:rsid w:val="00643E46"/>
    <w:rsid w:val="006608D6"/>
    <w:rsid w:val="00671715"/>
    <w:rsid w:val="0069406B"/>
    <w:rsid w:val="00696D01"/>
    <w:rsid w:val="006A189F"/>
    <w:rsid w:val="006C6561"/>
    <w:rsid w:val="006C67BF"/>
    <w:rsid w:val="0071700E"/>
    <w:rsid w:val="00726620"/>
    <w:rsid w:val="007417AF"/>
    <w:rsid w:val="007532BA"/>
    <w:rsid w:val="00765F5A"/>
    <w:rsid w:val="00775F35"/>
    <w:rsid w:val="00781625"/>
    <w:rsid w:val="007947F2"/>
    <w:rsid w:val="007E7F55"/>
    <w:rsid w:val="007F65A2"/>
    <w:rsid w:val="0080357F"/>
    <w:rsid w:val="0083531D"/>
    <w:rsid w:val="00872401"/>
    <w:rsid w:val="00880C27"/>
    <w:rsid w:val="00896B87"/>
    <w:rsid w:val="008C1D84"/>
    <w:rsid w:val="008C5925"/>
    <w:rsid w:val="008E62AA"/>
    <w:rsid w:val="009254DB"/>
    <w:rsid w:val="00935B92"/>
    <w:rsid w:val="009611EF"/>
    <w:rsid w:val="00963B1F"/>
    <w:rsid w:val="00976454"/>
    <w:rsid w:val="009911C3"/>
    <w:rsid w:val="009A4C67"/>
    <w:rsid w:val="009C23B5"/>
    <w:rsid w:val="009D3B0D"/>
    <w:rsid w:val="009E0597"/>
    <w:rsid w:val="00A27A13"/>
    <w:rsid w:val="00A644FB"/>
    <w:rsid w:val="00A73C06"/>
    <w:rsid w:val="00A758CE"/>
    <w:rsid w:val="00A77464"/>
    <w:rsid w:val="00A8112D"/>
    <w:rsid w:val="00A824EA"/>
    <w:rsid w:val="00A848FF"/>
    <w:rsid w:val="00A85642"/>
    <w:rsid w:val="00A85F9E"/>
    <w:rsid w:val="00AA3BCE"/>
    <w:rsid w:val="00AA6477"/>
    <w:rsid w:val="00AB3385"/>
    <w:rsid w:val="00AC0021"/>
    <w:rsid w:val="00AC6A52"/>
    <w:rsid w:val="00AD06F9"/>
    <w:rsid w:val="00AD56A2"/>
    <w:rsid w:val="00AF3365"/>
    <w:rsid w:val="00AF663B"/>
    <w:rsid w:val="00B043F1"/>
    <w:rsid w:val="00B1296E"/>
    <w:rsid w:val="00B26A7D"/>
    <w:rsid w:val="00B42A47"/>
    <w:rsid w:val="00B454FE"/>
    <w:rsid w:val="00B50CEE"/>
    <w:rsid w:val="00B610E9"/>
    <w:rsid w:val="00B62201"/>
    <w:rsid w:val="00B66EC0"/>
    <w:rsid w:val="00B70616"/>
    <w:rsid w:val="00B75C1E"/>
    <w:rsid w:val="00B81B65"/>
    <w:rsid w:val="00B90581"/>
    <w:rsid w:val="00B92264"/>
    <w:rsid w:val="00B95304"/>
    <w:rsid w:val="00BA2144"/>
    <w:rsid w:val="00BD6255"/>
    <w:rsid w:val="00C44C7A"/>
    <w:rsid w:val="00C46EB7"/>
    <w:rsid w:val="00C83263"/>
    <w:rsid w:val="00C945FE"/>
    <w:rsid w:val="00C94875"/>
    <w:rsid w:val="00C960D6"/>
    <w:rsid w:val="00CB38C9"/>
    <w:rsid w:val="00CD4061"/>
    <w:rsid w:val="00CE7DDC"/>
    <w:rsid w:val="00CF3201"/>
    <w:rsid w:val="00CF7B99"/>
    <w:rsid w:val="00D04253"/>
    <w:rsid w:val="00D05D05"/>
    <w:rsid w:val="00D109F7"/>
    <w:rsid w:val="00D151D3"/>
    <w:rsid w:val="00D17E64"/>
    <w:rsid w:val="00D255CD"/>
    <w:rsid w:val="00D32D76"/>
    <w:rsid w:val="00D40781"/>
    <w:rsid w:val="00D5448E"/>
    <w:rsid w:val="00D7493E"/>
    <w:rsid w:val="00D76409"/>
    <w:rsid w:val="00D80FBB"/>
    <w:rsid w:val="00DA742D"/>
    <w:rsid w:val="00DB05F0"/>
    <w:rsid w:val="00DB74C6"/>
    <w:rsid w:val="00DC0387"/>
    <w:rsid w:val="00DC7DB1"/>
    <w:rsid w:val="00DD07D1"/>
    <w:rsid w:val="00DD0E4D"/>
    <w:rsid w:val="00DE7F5A"/>
    <w:rsid w:val="00DF0330"/>
    <w:rsid w:val="00DF409A"/>
    <w:rsid w:val="00DF554F"/>
    <w:rsid w:val="00DF6B99"/>
    <w:rsid w:val="00E1770C"/>
    <w:rsid w:val="00E607BC"/>
    <w:rsid w:val="00E64DC6"/>
    <w:rsid w:val="00E7258E"/>
    <w:rsid w:val="00E80CF0"/>
    <w:rsid w:val="00E86F82"/>
    <w:rsid w:val="00EA08D0"/>
    <w:rsid w:val="00EC409B"/>
    <w:rsid w:val="00ED4E25"/>
    <w:rsid w:val="00EE0977"/>
    <w:rsid w:val="00EF436D"/>
    <w:rsid w:val="00F25DB5"/>
    <w:rsid w:val="00F279B2"/>
    <w:rsid w:val="00F30917"/>
    <w:rsid w:val="00F31EBB"/>
    <w:rsid w:val="00F32A97"/>
    <w:rsid w:val="00F34F19"/>
    <w:rsid w:val="00F412F5"/>
    <w:rsid w:val="00F62467"/>
    <w:rsid w:val="00F7287B"/>
    <w:rsid w:val="00F86BBE"/>
    <w:rsid w:val="00F86BE2"/>
    <w:rsid w:val="00F93ADA"/>
    <w:rsid w:val="00FA1AD3"/>
    <w:rsid w:val="00FB568D"/>
    <w:rsid w:val="00FC103A"/>
    <w:rsid w:val="00FD661A"/>
    <w:rsid w:val="00FE210F"/>
    <w:rsid w:val="00FE2823"/>
    <w:rsid w:val="00FF41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DB0017"/>
  <w15:chartTrackingRefBased/>
  <w15:docId w15:val="{4FF3C9C3-058E-CD48-8255-FAC2258575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rFonts w:eastAsiaTheme="minorEastAsia"/>
    </w:rPr>
  </w:style>
  <w:style w:type="paragraph" w:styleId="Heading1">
    <w:name w:val="heading 1"/>
    <w:basedOn w:val="Normal"/>
    <w:link w:val="Heading1Char"/>
    <w:uiPriority w:val="9"/>
    <w:qFormat/>
    <w:rsid w:val="00FC103A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96B8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96B87"/>
    <w:pPr>
      <w:jc w:val="center"/>
    </w:pPr>
    <w:rPr>
      <w:rFonts w:ascii="Times New Roman" w:hAnsi="Times New Roman" w:cs="Times New Roman"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96B87"/>
    <w:rPr>
      <w:rFonts w:ascii="Times New Roman" w:eastAsiaTheme="minorEastAsia" w:hAnsi="Times New Roman" w:cs="Times New Roman"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96B87"/>
    <w:rPr>
      <w:rFonts w:ascii="Times New Roman" w:hAnsi="Times New Roman" w:cs="Times New Roman"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96B87"/>
    <w:rPr>
      <w:rFonts w:ascii="Times New Roman" w:eastAsiaTheme="minorEastAsia" w:hAnsi="Times New Roman" w:cs="Times New Roman"/>
      <w:sz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D73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D73F0"/>
    <w:rPr>
      <w:rFonts w:eastAsia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D73F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73F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73F0"/>
    <w:rPr>
      <w:rFonts w:ascii="Times New Roman" w:eastAsiaTheme="minorEastAsia" w:hAnsi="Times New Roman" w:cs="Times New Roman"/>
      <w:sz w:val="18"/>
      <w:szCs w:val="18"/>
    </w:rPr>
  </w:style>
  <w:style w:type="table" w:styleId="PlainTable2">
    <w:name w:val="Plain Table 2"/>
    <w:basedOn w:val="TableNormal"/>
    <w:uiPriority w:val="42"/>
    <w:rsid w:val="000A6D57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1625"/>
    <w:rPr>
      <w:rFonts w:eastAsiaTheme="minorEastAsia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1625"/>
    <w:rPr>
      <w:rFonts w:eastAsiaTheme="minorEastAsia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C656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C6561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21360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360B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21360B"/>
  </w:style>
  <w:style w:type="paragraph" w:styleId="Header">
    <w:name w:val="header"/>
    <w:basedOn w:val="Normal"/>
    <w:link w:val="HeaderChar"/>
    <w:uiPriority w:val="99"/>
    <w:unhideWhenUsed/>
    <w:rsid w:val="0021360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360B"/>
    <w:rPr>
      <w:rFonts w:eastAsiaTheme="minorEastAsia"/>
    </w:rPr>
  </w:style>
  <w:style w:type="paragraph" w:styleId="NormalWeb">
    <w:name w:val="Normal (Web)"/>
    <w:basedOn w:val="Normal"/>
    <w:uiPriority w:val="99"/>
    <w:semiHidden/>
    <w:unhideWhenUsed/>
    <w:rsid w:val="00F34F1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FC103A"/>
    <w:rPr>
      <w:rFonts w:ascii="Times New Roman" w:eastAsia="Times New Roman" w:hAnsi="Times New Roman" w:cs="Times New Roman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7475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75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425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92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280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53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68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537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01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837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5</TotalTime>
  <Pages>16</Pages>
  <Words>18099</Words>
  <Characters>103166</Characters>
  <Application>Microsoft Office Word</Application>
  <DocSecurity>0</DocSecurity>
  <Lines>859</Lines>
  <Paragraphs>2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ob Hohwy</dc:creator>
  <cp:keywords/>
  <dc:description/>
  <cp:lastModifiedBy>Jakob Hohwy</cp:lastModifiedBy>
  <cp:revision>12</cp:revision>
  <dcterms:created xsi:type="dcterms:W3CDTF">2019-05-19T09:59:00Z</dcterms:created>
  <dcterms:modified xsi:type="dcterms:W3CDTF">2019-08-31T15:24:00Z</dcterms:modified>
</cp:coreProperties>
</file>